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92CF86" w14:textId="1B424A8D" w:rsidR="0016576F" w:rsidRPr="00337E5C" w:rsidRDefault="00C70417" w:rsidP="00337E5C">
      <w:pPr>
        <w:pStyle w:val="Titel"/>
      </w:pPr>
      <w:r>
        <w:t xml:space="preserve">Fighter Cockpit </w:t>
      </w:r>
      <w:r w:rsidR="00ED0CFD">
        <w:t xml:space="preserve">Adaption </w:t>
      </w:r>
      <w:r>
        <w:t xml:space="preserve">to </w:t>
      </w:r>
      <w:r w:rsidR="00ED0CFD">
        <w:t>Online Situation Awareness Measurement</w:t>
      </w:r>
    </w:p>
    <w:p w14:paraId="39301156" w14:textId="4B900CEE" w:rsidR="0016576F" w:rsidRPr="0055230E" w:rsidRDefault="0055230E" w:rsidP="00337E5C">
      <w:pPr>
        <w:pStyle w:val="Autor"/>
        <w:rPr>
          <w:lang w:val="de-DE"/>
        </w:rPr>
      </w:pPr>
      <w:r w:rsidRPr="0055230E">
        <w:rPr>
          <w:lang w:val="de-DE"/>
        </w:rPr>
        <w:t>Simon Schwerd</w:t>
      </w:r>
      <w:r w:rsidRPr="0055230E">
        <w:rPr>
          <w:vertAlign w:val="superscript"/>
          <w:lang w:val="de-DE"/>
        </w:rPr>
        <w:t>1</w:t>
      </w:r>
      <w:r w:rsidRPr="0055230E">
        <w:rPr>
          <w:lang w:val="de-DE"/>
        </w:rPr>
        <w:t xml:space="preserve"> and Axel Sch</w:t>
      </w:r>
      <w:r>
        <w:rPr>
          <w:lang w:val="de-DE"/>
        </w:rPr>
        <w:t>ulte</w:t>
      </w:r>
      <w:r w:rsidRPr="0055230E">
        <w:rPr>
          <w:vertAlign w:val="superscript"/>
          <w:lang w:val="de-DE"/>
        </w:rPr>
        <w:t>1</w:t>
      </w:r>
    </w:p>
    <w:p w14:paraId="0415D8ED" w14:textId="787DDBEA" w:rsidR="00CD52DE" w:rsidRPr="0055230E" w:rsidRDefault="0016576F" w:rsidP="00337E5C">
      <w:pPr>
        <w:jc w:val="center"/>
        <w:rPr>
          <w:lang w:val="de-DE"/>
        </w:rPr>
      </w:pPr>
      <w:r w:rsidRPr="0055230E">
        <w:rPr>
          <w:vertAlign w:val="superscript"/>
          <w:lang w:val="de-DE"/>
        </w:rPr>
        <w:t>1</w:t>
      </w:r>
      <w:r w:rsidR="0055230E" w:rsidRPr="0055230E">
        <w:rPr>
          <w:lang w:val="de-DE"/>
        </w:rPr>
        <w:t xml:space="preserve"> Institute </w:t>
      </w:r>
      <w:proofErr w:type="spellStart"/>
      <w:r w:rsidR="0055230E" w:rsidRPr="0055230E">
        <w:rPr>
          <w:lang w:val="de-DE"/>
        </w:rPr>
        <w:t>of</w:t>
      </w:r>
      <w:proofErr w:type="spellEnd"/>
      <w:r w:rsidR="0055230E" w:rsidRPr="0055230E">
        <w:rPr>
          <w:lang w:val="de-DE"/>
        </w:rPr>
        <w:t xml:space="preserve"> Flight Systems, Universität der Bundeswehr Münche</w:t>
      </w:r>
      <w:r w:rsidR="0055230E">
        <w:rPr>
          <w:lang w:val="de-DE"/>
        </w:rPr>
        <w:t xml:space="preserve">n, 85577 </w:t>
      </w:r>
      <w:proofErr w:type="spellStart"/>
      <w:r w:rsidR="0055230E">
        <w:rPr>
          <w:lang w:val="de-DE"/>
        </w:rPr>
        <w:t>Neubiberg</w:t>
      </w:r>
      <w:proofErr w:type="spellEnd"/>
      <w:r w:rsidRPr="0055230E">
        <w:rPr>
          <w:lang w:val="de-DE"/>
        </w:rPr>
        <w:t xml:space="preserve"> </w:t>
      </w:r>
    </w:p>
    <w:p w14:paraId="552FB6EA" w14:textId="0DBDD1F8" w:rsidR="0016576F" w:rsidRPr="00B66079" w:rsidRDefault="0055230E" w:rsidP="00E106C0">
      <w:pPr>
        <w:jc w:val="center"/>
        <w:rPr>
          <w:color w:val="000000" w:themeColor="text1"/>
          <w:lang w:val="de-DE"/>
        </w:rPr>
      </w:pPr>
      <w:r w:rsidRPr="00E106C0">
        <w:rPr>
          <w:color w:val="000000" w:themeColor="text1"/>
          <w:lang w:val="de-DE"/>
        </w:rPr>
        <w:t>{</w:t>
      </w:r>
      <w:proofErr w:type="spellStart"/>
      <w:r w:rsidRPr="00E106C0">
        <w:rPr>
          <w:color w:val="000000" w:themeColor="text1"/>
          <w:lang w:val="de-DE"/>
        </w:rPr>
        <w:t>simon.schwerd</w:t>
      </w:r>
      <w:proofErr w:type="spellEnd"/>
      <w:r w:rsidRPr="00E106C0">
        <w:rPr>
          <w:color w:val="000000" w:themeColor="text1"/>
          <w:lang w:val="de-DE"/>
        </w:rPr>
        <w:t xml:space="preserve">, </w:t>
      </w:r>
      <w:proofErr w:type="spellStart"/>
      <w:r w:rsidR="00B66079" w:rsidRPr="00B66079">
        <w:rPr>
          <w:lang w:val="de-DE"/>
        </w:rPr>
        <w:t>axel.schulte</w:t>
      </w:r>
      <w:proofErr w:type="spellEnd"/>
      <w:r w:rsidR="00B66079" w:rsidRPr="00B66079">
        <w:rPr>
          <w:lang w:val="de-DE"/>
        </w:rPr>
        <w:t>}</w:t>
      </w:r>
      <w:r w:rsidR="00B66079">
        <w:rPr>
          <w:lang w:val="de-DE"/>
        </w:rPr>
        <w:t>@unibw.de</w:t>
      </w:r>
    </w:p>
    <w:p w14:paraId="77D2BA1E" w14:textId="2CCE4BA7" w:rsidR="00E106C0" w:rsidRDefault="00E106C0" w:rsidP="00337E5C">
      <w:pPr>
        <w:jc w:val="center"/>
        <w:rPr>
          <w:lang w:val="de-DE"/>
        </w:rPr>
      </w:pPr>
    </w:p>
    <w:p w14:paraId="01392043" w14:textId="77777777" w:rsidR="00E106C0" w:rsidRPr="0055230E" w:rsidRDefault="00E106C0" w:rsidP="00337E5C">
      <w:pPr>
        <w:jc w:val="center"/>
        <w:rPr>
          <w:lang w:val="de-DE"/>
        </w:rPr>
      </w:pPr>
    </w:p>
    <w:p w14:paraId="2DFFBF86" w14:textId="45B18A37" w:rsidR="00C70417" w:rsidRPr="002B10CA" w:rsidRDefault="00C70417" w:rsidP="00337E5C">
      <w:pPr>
        <w:rPr>
          <w:b/>
          <w:lang w:val="de-DE"/>
        </w:rPr>
      </w:pPr>
    </w:p>
    <w:p w14:paraId="01867795" w14:textId="43528C28" w:rsidR="0016576F" w:rsidRDefault="0016576F" w:rsidP="00337E5C">
      <w:pPr>
        <w:pStyle w:val="berschrift1"/>
      </w:pPr>
      <w:r w:rsidRPr="00337E5C">
        <w:t>INTRODUCTION</w:t>
      </w:r>
    </w:p>
    <w:p w14:paraId="5A67E026" w14:textId="7462B976" w:rsidR="00E15D22" w:rsidRDefault="00A03C6C" w:rsidP="00ED0CFD">
      <w:r>
        <w:t>F</w:t>
      </w:r>
      <w:r w:rsidR="00F3671E">
        <w:t xml:space="preserve">ighter pilots face a </w:t>
      </w:r>
      <w:r w:rsidR="009612C8">
        <w:t xml:space="preserve">broad </w:t>
      </w:r>
      <w:r w:rsidR="00F3671E">
        <w:t>task spectrum</w:t>
      </w:r>
      <w:r w:rsidR="00E6384F">
        <w:t xml:space="preserve"> in the cockpit</w:t>
      </w:r>
      <w:r w:rsidR="00F3671E">
        <w:t xml:space="preserve">. Their tasks are considerably more </w:t>
      </w:r>
      <w:r w:rsidR="003359E7">
        <w:t>challenging</w:t>
      </w:r>
      <w:r>
        <w:t xml:space="preserve"> than those of civil pilots</w:t>
      </w:r>
      <w:r w:rsidR="00F3671E">
        <w:t xml:space="preserve"> due to </w:t>
      </w:r>
      <w:r w:rsidR="002D1E2F">
        <w:t xml:space="preserve">additional </w:t>
      </w:r>
      <w:r w:rsidR="00F3671E">
        <w:t xml:space="preserve">mission </w:t>
      </w:r>
      <w:r w:rsidR="002D1E2F">
        <w:t>tasks</w:t>
      </w:r>
      <w:r w:rsidR="00F3671E">
        <w:t xml:space="preserve">, which include </w:t>
      </w:r>
      <w:r>
        <w:t>control</w:t>
      </w:r>
      <w:r w:rsidR="00F3671E">
        <w:t xml:space="preserve"> of sensors, </w:t>
      </w:r>
      <w:r w:rsidR="003359E7">
        <w:t>weapons,</w:t>
      </w:r>
      <w:r w:rsidR="00F3671E">
        <w:t xml:space="preserve"> </w:t>
      </w:r>
      <w:r>
        <w:t xml:space="preserve">and other </w:t>
      </w:r>
      <w:r w:rsidR="009612C8">
        <w:t xml:space="preserve">systems, </w:t>
      </w:r>
      <w:r>
        <w:t>under consideration of constraints</w:t>
      </w:r>
      <w:r w:rsidR="003359E7">
        <w:t xml:space="preserve"> and uncertainties</w:t>
      </w:r>
      <w:r>
        <w:t xml:space="preserve">. In addition, </w:t>
      </w:r>
      <w:r w:rsidR="00816354">
        <w:t xml:space="preserve">the pilots </w:t>
      </w:r>
      <w:r w:rsidR="00C671D4">
        <w:t>coordinate</w:t>
      </w:r>
      <w:r w:rsidR="00816354">
        <w:t xml:space="preserve"> </w:t>
      </w:r>
      <w:r w:rsidR="00F3671E">
        <w:t>with</w:t>
      </w:r>
      <w:r w:rsidR="00677FD1">
        <w:t xml:space="preserve"> manned and</w:t>
      </w:r>
      <w:r w:rsidR="008249DD">
        <w:t xml:space="preserve">, </w:t>
      </w:r>
      <w:r w:rsidR="00816354">
        <w:t xml:space="preserve">as envisioned </w:t>
      </w:r>
      <w:r w:rsidR="00E6384F">
        <w:t xml:space="preserve">in </w:t>
      </w:r>
      <w:r w:rsidR="003359E7">
        <w:t xml:space="preserve">fighter </w:t>
      </w:r>
      <w:r w:rsidR="008249DD">
        <w:t xml:space="preserve">development </w:t>
      </w:r>
      <w:r w:rsidR="003359E7">
        <w:t>programs (e.g., FCAS</w:t>
      </w:r>
      <w:r w:rsidR="008249DD">
        <w:t>),</w:t>
      </w:r>
      <w:r w:rsidR="00842A41">
        <w:t xml:space="preserve"> unmanned platforms</w:t>
      </w:r>
      <w:r w:rsidR="00677FD1">
        <w:t>. This</w:t>
      </w:r>
      <w:r w:rsidR="00816354">
        <w:t xml:space="preserve"> adds </w:t>
      </w:r>
      <w:r w:rsidR="00C671D4">
        <w:t>coordination</w:t>
      </w:r>
      <w:r w:rsidR="00FF58D1">
        <w:t xml:space="preserve"> </w:t>
      </w:r>
      <w:r w:rsidR="00677FD1">
        <w:t>with</w:t>
      </w:r>
      <w:r w:rsidR="00AC61A2">
        <w:t xml:space="preserve"> manned-unmanned teams</w:t>
      </w:r>
      <w:r w:rsidR="00842A41">
        <w:t xml:space="preserve"> to the </w:t>
      </w:r>
      <w:r w:rsidR="008C144F">
        <w:t>pilots’</w:t>
      </w:r>
      <w:r w:rsidR="00842A41">
        <w:t xml:space="preserve"> responsibilities</w:t>
      </w:r>
      <w:r w:rsidR="00BD4501">
        <w:t xml:space="preserve"> </w:t>
      </w:r>
      <w:sdt>
        <w:sdtPr>
          <w:alias w:val="To edit, see citavi.com/edit"/>
          <w:tag w:val="CitaviPlaceholder#d8e17e54-1fb2-4b8f-9003-1e725b80bc1c"/>
          <w:id w:val="1620340272"/>
          <w:placeholder>
            <w:docPart w:val="DefaultPlaceholder_-1854013440"/>
          </w:placeholder>
        </w:sdtPr>
        <w:sdtEndPr/>
        <w:sdtContent>
          <w:r w:rsidR="00BD4501">
            <w:fldChar w:fldCharType="begin"/>
          </w:r>
          <w:r w:rsidR="00FD5D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XJjLmFpYWEub3JnL2RvaS9ib29rLzEwLjI1MTQvTVNDSVRFQ0gyMiIsIlVyaVN0cmluZyI6Imh0dHBzOi8vYXJjLmFpYWEub3JnL2RvaS9ib29rLzEwLjI1MTQvTVNDSVRFQ0g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l5Nzg1dHlsMHRhMWFzY3FqeTNzb3QycWh3dmRyczZvcG03ZCIsIkNyZWF0ZWRPbiI6IjIwMjItMDItMjVUMTU6MTQ6MDJaIiwiTW9kaWZpZWRCeSI6Inl5Nzg1dHlsMHRhMWFzY3FqeTNzb3QycWh3dmRyczZvcG03ZCIsIklkIjoiMDhiZmIyNzgtOTM4MC00MjRhLTg3YjMtODQzNTIwNTRkZTZmIiwiTW9kaWZpZWRPbiI6IjIwMjItMDItMjVUMTU6MTQ6MDJaIiwiUHJvamVjdCI6eyIkcmVmIjoiNSJ9fV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}</w:instrText>
          </w:r>
          <w:r w:rsidR="00BD4501">
            <w:fldChar w:fldCharType="separate"/>
          </w:r>
          <w:r w:rsidR="00FD5DBC">
            <w:t>(Lindner et al., 2022)</w:t>
          </w:r>
          <w:r w:rsidR="00BD4501">
            <w:fldChar w:fldCharType="end"/>
          </w:r>
        </w:sdtContent>
      </w:sdt>
      <w:r w:rsidR="00842A41">
        <w:t>.</w:t>
      </w:r>
      <w:r w:rsidR="00607DD5">
        <w:t xml:space="preserve"> </w:t>
      </w:r>
      <w:r w:rsidR="00FE1237">
        <w:t xml:space="preserve">In this </w:t>
      </w:r>
      <w:r w:rsidR="00C671D4">
        <w:t xml:space="preserve">multitasking </w:t>
      </w:r>
      <w:r w:rsidR="00FE1237">
        <w:t>environment,</w:t>
      </w:r>
      <w:r w:rsidR="00DE7047">
        <w:t xml:space="preserve"> efficient</w:t>
      </w:r>
      <w:r w:rsidR="00FE1237">
        <w:t xml:space="preserve"> management of attention is </w:t>
      </w:r>
      <w:r w:rsidR="00AF315B">
        <w:t xml:space="preserve">crucial to </w:t>
      </w:r>
      <w:r w:rsidR="00FE1237">
        <w:t>pilot performance</w:t>
      </w:r>
      <w:r w:rsidR="00B810B2">
        <w:t xml:space="preserve"> </w:t>
      </w:r>
      <w:sdt>
        <w:sdtPr>
          <w:alias w:val="To edit, see citavi.com/edit"/>
          <w:tag w:val="CitaviPlaceholder#72524d9f-bf5e-4b25-ae25-3489d3c53e7b"/>
          <w:id w:val="-1098945620"/>
          <w:placeholder>
            <w:docPart w:val="DefaultPlaceholder_-1854013440"/>
          </w:placeholder>
        </w:sdtPr>
        <w:sdtEndPr/>
        <w:sdtContent>
          <w:r w:rsidR="0091347E">
            <w:fldChar w:fldCharType="begin"/>
          </w:r>
          <w:r w:rsidR="00FD5D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ZmQ3MWZjLWZiMDQtNDJmZS04ZDI5LTljMzI4MWQ2YjYwNCIsIlJhbmdlTGVuZ3RoIjozMywiUmVmZXJlbmNlSWQiOiI3NTY0ZWQ2Ny1lMmI2LTRmMjEtYWU0My01YTA1NjMwNz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9hdGFvLnVuaXYtdG91bG91c2UuZnIvMTYxNzMvIiwiVXJpU3RyaW5nIjoiaHR0cHM6Ly9vYXRhby51bml2LXRvdWxvdXNlLmZyLzE2MTc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}</w:instrText>
          </w:r>
          <w:r w:rsidR="0091347E">
            <w:fldChar w:fldCharType="separate"/>
          </w:r>
          <w:r w:rsidR="00FD5DBC">
            <w:t>(Olivier Lefrancois et al., 2016)</w:t>
          </w:r>
          <w:r w:rsidR="0091347E">
            <w:fldChar w:fldCharType="end"/>
          </w:r>
        </w:sdtContent>
      </w:sdt>
      <w:r w:rsidR="0091347E">
        <w:t xml:space="preserve">. </w:t>
      </w:r>
      <w:r w:rsidR="00C671D4">
        <w:t>A</w:t>
      </w:r>
      <w:r w:rsidR="00DE7047">
        <w:t>ttention-related p</w:t>
      </w:r>
      <w:r w:rsidR="00AC2605">
        <w:t>roblems</w:t>
      </w:r>
      <w:r w:rsidR="000473EA">
        <w:t xml:space="preserve"> in human-automation interaction</w:t>
      </w:r>
      <w:r w:rsidR="00AC2605">
        <w:t xml:space="preserve"> are well known</w:t>
      </w:r>
      <w:r w:rsidR="00B810B2">
        <w:t xml:space="preserve"> </w:t>
      </w:r>
      <w:r w:rsidR="00FC0602">
        <w:t xml:space="preserve">and often described as a </w:t>
      </w:r>
      <w:r w:rsidR="000473EA">
        <w:t xml:space="preserve">possible </w:t>
      </w:r>
      <w:r w:rsidR="00FC0602">
        <w:t>cause of aviation accidents</w:t>
      </w:r>
      <w:r w:rsidR="0091347E">
        <w:t xml:space="preserve"> </w:t>
      </w:r>
      <w:sdt>
        <w:sdtPr>
          <w:alias w:val="To edit, see citavi.com/edit"/>
          <w:tag w:val="CitaviPlaceholder#e70f26cb-97f6-4d45-b6b5-1c3e98f49544"/>
          <w:id w:val="-1017850888"/>
          <w:placeholder>
            <w:docPart w:val="DefaultPlaceholder_-1854013440"/>
          </w:placeholder>
        </w:sdtPr>
        <w:sdtEndPr/>
        <w:sdtContent>
          <w:r w:rsidR="0091347E">
            <w:fldChar w:fldCharType="begin"/>
          </w:r>
          <w:r w:rsidR="0091347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jM2I5MjcwLWFiYmItNDk5ZS04M2EzLWM4YTMxMDAyMmQ3OSIsIlJhbmdlU3RhcnQiOjQ3LCJSYW5nZUxlbmd0aCI6MTcsIlJlZmVyZW5jZUlkIjoiODRlOGJiMjgtMjExNi00NjZkLWI1ODItNDFiMDM3NWY5NjJ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U2hvcnJvY2siLCJNaWRkbGVOYW1lIjoiVC4iLCJQcm90ZWN0ZWQiOmZhbHNlLCJTZXgiOjIsIkNyZWF0ZWRCeSI6Il9TaW1vbiBzY2h3ZXJkIiwiQ3JlYXRlZE9uIjoiMjAyMi0wMS0yMVQxMTozMTozNyIsIk1vZGlmaWVkQnkiOiJfU2ltb24gc2Nod2VyZCIsIklkIjoiODZkN2EzZWQtNzhhYy00OWQyLWI0OTktZDcwM2QzY2MyMGVjIiwiTW9kaWZpZWRPbiI6IjIwMjItMDEtMjFUMTE6MzE6Mz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NpbW9uXFxBcHBEYXRhXFxMb2NhbFxcVGVtcFxcYmpraHhxdWQuanBnIiwiVXJpU3RyaW5nIjoiODRlOGJiMjgtMjExNi00NjZkLWI1ODItNDFiMDM3NWY5NjJ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3NjaS4yMDA2LjA4L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3NjaS4yMDA2LjA4LjAxOCIsIlVyaVN0cmluZyI6Imh0dHBzOi8vZG9pLm9yZy8xMC4xMDE2L2ouc3NjaS4yMDA2LjA4LjAx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g4MjcxMzAiLCJVcmlTdHJpbmciOiJodHRwOi8vd3d3Lm5jYmkubmxtLm5paC5nb3YvcHVibWVkLzg4Mjcx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zci4yMDE5LjAzLjAwOS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zMTIzNTIyNiIsIlVyaVN0cmluZyI6Imh0dHA6Ly93d3cubmNiaS5ubG0ubmloLmdvdi9wdWJtZWQvMzEyMzUyMj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W9uIHNjaHdlcmQiLCJDcmVhdGVkT24iOiIyMDIwLTAzLTI1VDEwOjA4OjI5IiwiTW9kaWZpZWRCeSI6Il9TaW1vbiBzY2h3ZXJkIiwiSWQiOiJhNmIwYTRjNC03YzQ2LTQ0MTEtODIyNy0yOTJkYTA5MTc0NTgiLCJNb2RpZmllZE9uIjoiMjAyMC0wMy0yNVQxMDowODoy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TYvai5qc3IuMjAxOS4wMy4wMDkiLCJVcmlTdHJpbmciOiJodHRwczovL2RvaS5vcmcvMTAuMTAxNi9qLmpzci4yMDE5LjAzLjAw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}</w:instrText>
          </w:r>
          <w:r w:rsidR="0091347E">
            <w:fldChar w:fldCharType="separate"/>
          </w:r>
          <w:r w:rsidR="00FD5DBC">
            <w:t>(Jones &amp; Endsley, 1996; Kelly &amp; Efthymiou, 2019; Shorrock, 2007)</w:t>
          </w:r>
          <w:r w:rsidR="0091347E">
            <w:fldChar w:fldCharType="end"/>
          </w:r>
        </w:sdtContent>
      </w:sdt>
      <w:r w:rsidR="0091347E">
        <w:t xml:space="preserve">. </w:t>
      </w:r>
      <w:r w:rsidR="00FC0602">
        <w:t>T</w:t>
      </w:r>
      <w:r w:rsidR="00911D6F">
        <w:t>here are different problems</w:t>
      </w:r>
      <w:r w:rsidR="000937C4">
        <w:t xml:space="preserve"> described</w:t>
      </w:r>
      <w:r w:rsidR="00911D6F">
        <w:t xml:space="preserve"> </w:t>
      </w:r>
      <w:r w:rsidR="00FC0602">
        <w:t xml:space="preserve">in literature, </w:t>
      </w:r>
      <w:r w:rsidR="00DE7047">
        <w:t>such as a</w:t>
      </w:r>
      <w:r w:rsidR="00AC2605">
        <w:t>ttentional tunneling</w:t>
      </w:r>
      <w:r w:rsidR="0091347E">
        <w:t xml:space="preserve"> </w:t>
      </w:r>
      <w:sdt>
        <w:sdtPr>
          <w:alias w:val="To edit, see citavi.com/edit"/>
          <w:tag w:val="CitaviPlaceholder#39019f8b-7d82-4bbf-a2d2-fa1ead63b10a"/>
          <w:id w:val="-2024090589"/>
          <w:placeholder>
            <w:docPart w:val="DefaultPlaceholder_-1854013440"/>
          </w:placeholder>
        </w:sdtPr>
        <w:sdtEndPr/>
        <w:sdtContent>
          <w:r w:rsidR="0091347E">
            <w:fldChar w:fldCharType="begin"/>
          </w:r>
          <w:r w:rsidR="0091347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MTFlYWQ0LWYyOTgtNDEyOS1hMWZiLWQ5MmFiMjlmMzczYiIsIlJhbmdlTGVuZ3RoIjoxNSwiUmVmZXJlbmNlSWQiOiIyMmZlOTQ5NC01YTE0LTQ0MjgtYWU2MC04MGYyODQzYTQ0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ZXIiLCJMYXN0TmFtZSI6IldpY2tlbnMiLCJNaWRkbGVOYW1lIjoiRC4iLCJQcm90ZWN0ZWQiOmZhbHNlLCJTZXgiOjIsIkNyZWF0ZWRCeSI6Il9TaW1vbiBzY2h3ZXJkIiwiQ3JlYXRlZE9uIjoiMjAyMC0wNC0wNlQxMjo0ODoyOCIsIk1vZGlmaWVkQnkiOiJfU2ltb24gc2Nod2VyZCIsIklkIjoiYzgyNzczN2MtOTMxOC00M2E1LTlkNjktNDNmY2FhYmQ1YmE5IiwiTW9kaWZpZWRPbiI6IjIwMjAtMDQtMDZUMTI6NDg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NpbW9uXFxBcHBEYXRhXFxMb2NhbFxcVGVtcFxceXQ0bHhkZ3IuanBnIiwiVXJpU3RyaW5nIjoiMjJmZTk0OTQtNWExNC00NDI4LWFlNjAtODBmMjg0M2E0NDVi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}</w:instrText>
          </w:r>
          <w:r w:rsidR="0091347E">
            <w:fldChar w:fldCharType="separate"/>
          </w:r>
          <w:r w:rsidR="00FD5DBC">
            <w:t>(Wickens, 2005)</w:t>
          </w:r>
          <w:r w:rsidR="0091347E">
            <w:fldChar w:fldCharType="end"/>
          </w:r>
        </w:sdtContent>
      </w:sdt>
      <w:r w:rsidR="00DE7047">
        <w:t xml:space="preserve">, </w:t>
      </w:r>
      <w:r w:rsidR="00C90FEE">
        <w:t>inattentional</w:t>
      </w:r>
      <w:r w:rsidR="009F6952">
        <w:t xml:space="preserve"> blindness or</w:t>
      </w:r>
      <w:r w:rsidR="00C90FEE">
        <w:t xml:space="preserve"> deafness </w:t>
      </w:r>
      <w:sdt>
        <w:sdtPr>
          <w:alias w:val="To edit, see citavi.com/edit"/>
          <w:tag w:val="CitaviPlaceholder#79798742-e5a9-447a-b24e-88a567549aaa"/>
          <w:id w:val="1755159916"/>
          <w:placeholder>
            <w:docPart w:val="DefaultPlaceholder_-1854013440"/>
          </w:placeholder>
        </w:sdtPr>
        <w:sdtEndPr/>
        <w:sdtContent>
          <w:r w:rsidR="00C90FEE">
            <w:fldChar w:fldCharType="begin"/>
          </w:r>
          <w:r w:rsidR="00FD5D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xYTM3MjkxLTI2MWItNDhlZi05MWQ1LWIxYjg1MTAyMjE5NyIsIlJhbmdlTGVuZ3RoIjoyMSwiUmVmZXJlbmNlSWQiOiIxZjdhZTJjYi03NGUwLTQxNTctYTUyOC1iNmYxZDg5ZDB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zaW1vblxcQXBwRGF0YVxcTG9jYWxcXFRlbXBcXGt4ejFvZ21xLmpwZyIsIlVyaVN0cmluZyI6IjFmN2FlMmNiLTc0ZTAtNDE1Ny1hNTI4LWI2ZjFkODlkMGY2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xMS4yMDE4IiwiRG9pIjoiMTAuMTAxNi9qLmJici4yMDE4LjExLjA0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DUwODYwOSIsIlVyaVN0cmluZyI6Imh0dHA6Ly93d3cubmNiaS5ubG0ubmloLmdvdi9wdWJtZWQvMzA1MDg2M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W9uIHNjaHdlcmQiLCJDcmVhdGVkT24iOiIyMDIyLTAyLTA4VDEyOjQ4OjA4IiwiTW9kaWZpZWRCeSI6Il9TaW1vbiBzY2h3ZXJkIiwiSWQiOiIxMTFkZDY1NS0xZjk4LTQ4MTQtOTdlYS0yOTM1MTZlYjBmYTgiLCJNb2RpZmllZE9uIjoiMjAyMi0wMi0wOFQxMjo0ODow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iYnIuMjAxOC4xMS4wNDUiLCJVcmlTdHJpbmciOiJodHRwczovL2RvaS5vcmcvMTAuMTAxNi9qLmJici4yMDE4LjExLjA0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}</w:instrText>
          </w:r>
          <w:r w:rsidR="00C90FEE">
            <w:fldChar w:fldCharType="separate"/>
          </w:r>
          <w:r w:rsidR="00FD5DBC">
            <w:t>(Dehais et al., 2019)</w:t>
          </w:r>
          <w:r w:rsidR="00C90FEE">
            <w:fldChar w:fldCharType="end"/>
          </w:r>
        </w:sdtContent>
      </w:sdt>
      <w:r w:rsidR="00C90FEE">
        <w:t xml:space="preserve">, </w:t>
      </w:r>
      <w:r w:rsidR="00DE7047">
        <w:t>v</w:t>
      </w:r>
      <w:r w:rsidR="00AC2605">
        <w:t>igilance</w:t>
      </w:r>
      <w:r w:rsidR="00DE7047">
        <w:t xml:space="preserve"> performance</w:t>
      </w:r>
      <w:r w:rsidR="00AC2605">
        <w:t xml:space="preserve"> decrement</w:t>
      </w:r>
      <w:r w:rsidR="0091347E">
        <w:t xml:space="preserve"> </w:t>
      </w:r>
      <w:sdt>
        <w:sdtPr>
          <w:alias w:val="To edit, see citavi.com/edit"/>
          <w:tag w:val="CitaviPlaceholder#de423423-2d1a-4741-a5a7-3101893821bb"/>
          <w:id w:val="-1901046286"/>
          <w:placeholder>
            <w:docPart w:val="DefaultPlaceholder_-1854013440"/>
          </w:placeholder>
        </w:sdtPr>
        <w:sdtEndPr/>
        <w:sdtContent>
          <w:r w:rsidR="0091347E">
            <w:fldChar w:fldCharType="begin"/>
          </w:r>
          <w:r w:rsidR="00FD5D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iMmQxNzgzLTNkMzItNGFjZi1hZmEzLThkM2VlNmQzYmIzMiIsIlJhbmdlTGVuZ3RoIjoyMiwiUmVmZXJlbmNlSWQiOiI4YTNjNzMwNS00YjQzLTRmYjUtYjlkZS0xZjllMTVmM2I2Z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zaW1vblxcQXBwRGF0YVxcTG9jYWxcXFRlbXBcXGJiYXZuZ3pyLmpwZyIsIlVyaVN0cmluZyI6IjhhM2M3MzA1LTRiNDMtNGZiNS1iOWRlLTFmOWUxNWYzYjZk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xNzQ1NjkxNjE0NTU2Njg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1OTEwMzgzIiwiVXJpU3RyaW5nIjoiaHR0cDovL3d3dy5uY2JpLm5sbS5uaWguZ292L3B1Ym1lZC8yNTkxMDM4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tb24gc2Nod2VyZCIsIkNyZWF0ZWRPbiI6IjIwMjItMDEtMjZUMDk6NDM6NTciLCJNb2RpZmllZEJ5IjoiX1NpbW9uIHNjaHdlcmQiLCJJZCI6IjcxNmRlYmQ1LWEyYjctNDcyYi04OTU5LTdjNmE5MTYyNGJiZSIsIk1vZGlmaWVkT24iOiIyMDIyLTAxLTI2VDA5OjQzOjU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xNzQ1NjkxNjE0NTU2NjgxIiwiVXJpU3RyaW5nIjoiaHR0cHM6Ly9kb2kub3JnLzEwLjExNzcvMTc0NTY5MTYxNDU1NjY4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}</w:instrText>
          </w:r>
          <w:r w:rsidR="0091347E">
            <w:fldChar w:fldCharType="separate"/>
          </w:r>
          <w:r w:rsidR="00FD5DBC">
            <w:t>(Thomson et al., 2015)</w:t>
          </w:r>
          <w:r w:rsidR="0091347E">
            <w:fldChar w:fldCharType="end"/>
          </w:r>
        </w:sdtContent>
      </w:sdt>
      <w:r w:rsidR="00DE7047">
        <w:t xml:space="preserve"> or complacency</w:t>
      </w:r>
      <w:r w:rsidR="0091347E">
        <w:t xml:space="preserve"> </w:t>
      </w:r>
      <w:sdt>
        <w:sdtPr>
          <w:alias w:val="To edit, see citavi.com/edit"/>
          <w:tag w:val="CitaviPlaceholder#2dceb89a-6146-4893-af55-c7e8c9dd1853"/>
          <w:id w:val="919680076"/>
          <w:placeholder>
            <w:docPart w:val="DefaultPlaceholder_-1854013440"/>
          </w:placeholder>
        </w:sdtPr>
        <w:sdtEndPr/>
        <w:sdtContent>
          <w:r w:rsidR="0091347E">
            <w:fldChar w:fldCharType="begin"/>
          </w:r>
          <w:r w:rsidR="0091347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5YjEzODJmLTA2YzUtNDU1YS1iMmZlLWJiZmQzYjQxNzlkMiIsIlJhbmdlTGVuZ3RoIjoyOCwiUmVmZXJlbmNlSWQiOiI5NTljNjI5NC1kMjM2LTRhNGMtYTY3My1lZTU5YzljZWUxN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NpbW9uXFxBcHBEYXRhXFxMb2NhbFxcVGVtcFxcZWR1bHU0cTEuanBnIiwiVXJpU3RyaW5nIjoiOTU5YzYyOTQtZDIzNi00YTRjLWE2NzMtZWU1OWM5Y2VlMTZ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wMTg3MjA4MTAzNzYwNT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A3NzU2MiIsIlVyaVN0cmluZyI6Imh0dHA6Ly93d3cubmNiaS5ubG0ubmloLmdvdi9wdWJtZWQvMjEwNzc1N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W9uIHNjaHdlcmQiLCJDcmVhdGVkT24iOiIyMDIyLTAxLTI2VDA5OjQ0OjQwIiwiTW9kaWZpZWRCeSI6Il9TaW1vbiBzY2h3ZXJkIiwiSWQiOiI4ZTI4Y2RmNS0zZjhhLTQwMzQtODNjYy1lNjlhMjljY2MwMDYiLCJNb2RpZmllZE9uIjoiMjAyMi0wMS0yNlQwOTo0NDo0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AxODcyMDgxMDM3NjA1NSIsIlVyaVN0cmluZyI6Imh0dHBzOi8vZG9pLm9yZy8xMC4xMTc3LzAwMTg3MjA4MTAzNzYwN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}</w:instrText>
          </w:r>
          <w:r w:rsidR="0091347E">
            <w:fldChar w:fldCharType="separate"/>
          </w:r>
          <w:r w:rsidR="00FD5DBC">
            <w:t>(Parasuraman &amp; Manzey, 2010)</w:t>
          </w:r>
          <w:r w:rsidR="0091347E">
            <w:fldChar w:fldCharType="end"/>
          </w:r>
        </w:sdtContent>
      </w:sdt>
      <w:r w:rsidR="00DE7047">
        <w:t>.</w:t>
      </w:r>
      <w:r w:rsidR="00B810B2">
        <w:t xml:space="preserve"> </w:t>
      </w:r>
      <w:r w:rsidR="009612C8">
        <w:t xml:space="preserve">The consequence </w:t>
      </w:r>
      <w:r w:rsidR="00B810B2">
        <w:t>of all these</w:t>
      </w:r>
      <w:r w:rsidR="00911D6F">
        <w:t xml:space="preserve"> phenomena</w:t>
      </w:r>
      <w:r w:rsidR="00B810B2">
        <w:t xml:space="preserve"> is a</w:t>
      </w:r>
      <w:r w:rsidR="00500243">
        <w:t xml:space="preserve"> </w:t>
      </w:r>
      <w:r w:rsidR="00B810B2">
        <w:t xml:space="preserve">loss of </w:t>
      </w:r>
      <w:r w:rsidR="00500243">
        <w:t>situation awareness (SA) in specific situational aspects</w:t>
      </w:r>
      <w:r w:rsidR="00C371EC">
        <w:t xml:space="preserve"> when </w:t>
      </w:r>
      <w:r w:rsidR="00B810B2">
        <w:t>the pilot</w:t>
      </w:r>
      <w:r w:rsidR="00500243">
        <w:t xml:space="preserve"> fails to attend relevant information in the cockpi</w:t>
      </w:r>
      <w:r w:rsidR="00B810B2">
        <w:t>t</w:t>
      </w:r>
      <w:r w:rsidR="0091347E">
        <w:t xml:space="preserve"> </w:t>
      </w:r>
      <w:sdt>
        <w:sdtPr>
          <w:alias w:val="To edit, see citavi.com/edit"/>
          <w:tag w:val="CitaviPlaceholder#54aeeddc-f7c7-49ce-8b00-6bf87eedc7d6"/>
          <w:id w:val="543718009"/>
          <w:placeholder>
            <w:docPart w:val="DefaultPlaceholder_-1854013440"/>
          </w:placeholder>
        </w:sdtPr>
        <w:sdtEndPr/>
        <w:sdtContent>
          <w:r w:rsidR="0091347E">
            <w:fldChar w:fldCharType="begin"/>
          </w:r>
          <w:r w:rsidR="00FD5D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DMzNzBhLTlkMTctNGQ1Zi1hMjljLTAzMTBhYTUxM2VmMyIsIlJhbmdlTGVuZ3RoIjoyMywiUmVmZXJlbmNlSWQiOiJkNjdkNThhMy04Njg0LTRhZGItOGU1Mi1jYTM4Yzk2ZDVm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g4MjcxMzAiLCJVcmlTdHJpbmciOiJodHRwOi8vd3d3Lm5jYmkubmxtLm5paC5nb3YvcHVibWVkLzg4Mjcx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}</w:instrText>
          </w:r>
          <w:r w:rsidR="0091347E">
            <w:fldChar w:fldCharType="separate"/>
          </w:r>
          <w:r w:rsidR="00FD5DBC">
            <w:t>(Jones &amp; Endsley, 1996)</w:t>
          </w:r>
          <w:r w:rsidR="0091347E">
            <w:fldChar w:fldCharType="end"/>
          </w:r>
        </w:sdtContent>
      </w:sdt>
      <w:r w:rsidR="00B810B2">
        <w:t>.</w:t>
      </w:r>
      <w:r w:rsidR="00500243">
        <w:t xml:space="preserve"> </w:t>
      </w:r>
      <w:r w:rsidR="00E4276B">
        <w:t xml:space="preserve">Effective training in monitoring and </w:t>
      </w:r>
      <w:r w:rsidR="006B4730">
        <w:t xml:space="preserve">automation </w:t>
      </w:r>
      <w:r w:rsidR="00E4276B">
        <w:t xml:space="preserve">operation </w:t>
      </w:r>
      <w:r w:rsidR="006B4730">
        <w:t xml:space="preserve">is </w:t>
      </w:r>
      <w:r w:rsidR="0099776D">
        <w:t>crucial to</w:t>
      </w:r>
      <w:r w:rsidR="006B4730">
        <w:t xml:space="preserve"> </w:t>
      </w:r>
      <w:r w:rsidR="00E4276B">
        <w:t xml:space="preserve">improve </w:t>
      </w:r>
      <w:r w:rsidR="0099776D">
        <w:t xml:space="preserve">pilot </w:t>
      </w:r>
      <w:r w:rsidR="00E4276B">
        <w:t>attention management</w:t>
      </w:r>
      <w:r w:rsidR="00E32F69">
        <w:t>, but</w:t>
      </w:r>
      <w:r w:rsidR="00BB115F">
        <w:t xml:space="preserve"> </w:t>
      </w:r>
      <w:r w:rsidR="00E32F69">
        <w:t>n</w:t>
      </w:r>
      <w:r w:rsidR="00BB115F">
        <w:t>evertheless</w:t>
      </w:r>
      <w:r w:rsidR="001714D4">
        <w:t xml:space="preserve">, </w:t>
      </w:r>
      <w:r w:rsidR="00BB115F">
        <w:t>the</w:t>
      </w:r>
      <w:r w:rsidR="001C5A0A">
        <w:t xml:space="preserve"> </w:t>
      </w:r>
      <w:r w:rsidR="00E15D22">
        <w:t xml:space="preserve">interaction </w:t>
      </w:r>
      <w:r w:rsidR="00B66079">
        <w:t>between</w:t>
      </w:r>
      <w:r w:rsidR="00BB115F">
        <w:t xml:space="preserve"> pilot</w:t>
      </w:r>
      <w:r w:rsidR="006B72EB">
        <w:t>s</w:t>
      </w:r>
      <w:r w:rsidR="00BB115F">
        <w:t xml:space="preserve"> </w:t>
      </w:r>
      <w:r w:rsidR="00B66079">
        <w:t>and</w:t>
      </w:r>
      <w:r w:rsidR="006B72EB">
        <w:t xml:space="preserve"> </w:t>
      </w:r>
      <w:r w:rsidR="00BB115F">
        <w:t>cockpit remain</w:t>
      </w:r>
      <w:r w:rsidR="009612C8">
        <w:t>s</w:t>
      </w:r>
      <w:r w:rsidR="00BB115F">
        <w:t xml:space="preserve"> ‘hierarchical’ in the sense, that the cockpit </w:t>
      </w:r>
      <w:r w:rsidR="00B66079">
        <w:t>cannot be</w:t>
      </w:r>
      <w:r w:rsidR="00BB115F">
        <w:t xml:space="preserve"> aware of the </w:t>
      </w:r>
      <w:r w:rsidR="00D7350A">
        <w:t>pilot’s</w:t>
      </w:r>
      <w:r w:rsidR="00BB115F">
        <w:t xml:space="preserve"> errors. In this context, the idea of developing user-aware systems has been proposed to enable error-reducing adaption of </w:t>
      </w:r>
      <w:r w:rsidR="00496073">
        <w:t xml:space="preserve">a workplace </w:t>
      </w:r>
      <w:sdt>
        <w:sdtPr>
          <w:alias w:val="To edit, see citavi.com/edit"/>
          <w:tag w:val="CitaviPlaceholder#449aa779-4b35-45d6-a2ce-68e6172be1af"/>
          <w:id w:val="-1245725116"/>
          <w:placeholder>
            <w:docPart w:val="DefaultPlaceholder_-1854013440"/>
          </w:placeholder>
        </w:sdtPr>
        <w:sdtEndPr/>
        <w:sdtContent>
          <w:r w:rsidR="00BB115F">
            <w:fldChar w:fldCharType="begin"/>
          </w:r>
          <w:r w:rsidR="00FD5D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hYTE5NTZiLTkwZDAtNDBhNi1hYzlmLWYzNDNkYjVjYmE1ZCIsIlJhbmdlU3RhcnQiOjIyLCJSYW5nZUxlbmd0aCI6MzQsIlJlZmVyZW5jZUlkIjoiZWE1Y2E5MjgtODJjMC00MzY1LWIyYjktYmRlZmYwYzFhYTg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c2ltb25cXEFwcERhdGFcXExvY2FsXFxUZW1wXFxwZGZ0dDVxci5qcGciLCJVcmlTdHJpbmciOiJlYTVjYTkyOC04MmMwLTQzNjUtYjJiOS1iZGVmZjBjMWFhO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jYzNzI0OC4yNjM3MjU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2MzcyNDguMjYzNzI1NyIsIlVyaVN0cmluZyI6Imh0dHBzOi8vZG9pLm9yZy8xMC4xMTQ1LzI2MzcyNDguMjYzNzI1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gc2Nod2VyZCIsIkNyZWF0ZWRPbiI6IjIwMjItMDItMDlUMTU6MDE6MTciLCJNb2RpZmllZEJ5IjoiX1NpbW9uIHNjaHdlcmQiLCJJZCI6IjhmMjA2OTFhLTUyN2QtNGQwZC1hZTg4LWNjMDJmMzJhOTQ5YiIsIk1vZGlmaWVkT24iOiIyMDIyLTAyLTA5VDE1OjAxOjE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sLmFjbS5vcmcvY2l0YXRpb24uY2ZtP2RvaWQ9MjYzNzI0OCIsIlVyaVN0cmluZyI6Imh0dHA6Ly9kbC5hY20ub3JnL2NpdGF0aW9uLmNmbT9kb2lkPTI2MzcyN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I2MzcyNDgiLCJVcmlTdHJpbmciOiJodHRwczovL2RvaS5vcmcvMTAuMTE0NS8yNjM3MjQ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2FmZXR5NDAxMDAwOC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TAvc2FmZXR5NDAxMDAwOCIsIlVyaVN0cmluZyI6Imh0dHBzOi8vZG9pLm9yZy8xMC4zMzkwL3NhZmV0eTQwMTAwMD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}</w:instrText>
          </w:r>
          <w:r w:rsidR="00BB115F">
            <w:fldChar w:fldCharType="separate"/>
          </w:r>
          <w:r w:rsidR="00FD5DBC">
            <w:t>(Brand &amp; Schulte, 2018; Fortmann &amp; Mengeringhausen, 2014; Peysakhovich et al., 2018)</w:t>
          </w:r>
          <w:r w:rsidR="00BB115F">
            <w:fldChar w:fldCharType="end"/>
          </w:r>
        </w:sdtContent>
      </w:sdt>
      <w:r w:rsidR="00BB115F">
        <w:t xml:space="preserve">. </w:t>
      </w:r>
    </w:p>
    <w:p w14:paraId="0A71CA4C" w14:textId="77777777" w:rsidR="00AC4705" w:rsidRDefault="00AC4705" w:rsidP="00ED0CFD"/>
    <w:p w14:paraId="7EC42EF0" w14:textId="77777777" w:rsidR="00F9253A" w:rsidRDefault="00BB115F" w:rsidP="00ED0CFD">
      <w:r>
        <w:t>In this</w:t>
      </w:r>
      <w:r w:rsidR="00E15D22">
        <w:t xml:space="preserve"> contribution</w:t>
      </w:r>
      <w:r>
        <w:t>, we focus on t</w:t>
      </w:r>
      <w:r w:rsidR="006B4730">
        <w:t xml:space="preserve">he adaption of </w:t>
      </w:r>
      <w:r>
        <w:t>a fighter</w:t>
      </w:r>
      <w:r w:rsidR="006B4730">
        <w:t xml:space="preserve"> cockpit </w:t>
      </w:r>
      <w:r w:rsidR="00496073">
        <w:t>to</w:t>
      </w:r>
      <w:r w:rsidR="006B4730">
        <w:t xml:space="preserve"> an online estimation of </w:t>
      </w:r>
      <w:r w:rsidR="00496073">
        <w:t>the pilot’s</w:t>
      </w:r>
      <w:r w:rsidR="006B4730">
        <w:t xml:space="preserve"> cognitive state, more specifically </w:t>
      </w:r>
      <w:r w:rsidR="00C36C57">
        <w:t>their</w:t>
      </w:r>
      <w:r w:rsidR="006B4730">
        <w:t xml:space="preserve"> </w:t>
      </w:r>
      <w:r w:rsidR="009612C8">
        <w:t xml:space="preserve">attention allocation and </w:t>
      </w:r>
      <w:r w:rsidR="006B4730">
        <w:t>situation awareness</w:t>
      </w:r>
      <w:r w:rsidR="005844EE">
        <w:t xml:space="preserve">. </w:t>
      </w:r>
      <w:r w:rsidR="00C43FAD">
        <w:t xml:space="preserve">Thus, </w:t>
      </w:r>
      <w:r w:rsidR="009612C8">
        <w:t xml:space="preserve">our </w:t>
      </w:r>
      <w:r w:rsidR="00C43FAD">
        <w:t xml:space="preserve">design </w:t>
      </w:r>
      <w:r w:rsidR="005844EE">
        <w:t>goal is a system that</w:t>
      </w:r>
      <w:r w:rsidR="00883229">
        <w:t xml:space="preserve"> </w:t>
      </w:r>
      <w:r w:rsidR="000650FA">
        <w:t>reduce</w:t>
      </w:r>
      <w:r w:rsidR="005844EE">
        <w:t>s</w:t>
      </w:r>
      <w:r w:rsidR="000650FA">
        <w:t xml:space="preserve"> the number of situations where </w:t>
      </w:r>
      <w:r w:rsidR="009761CE">
        <w:t>a</w:t>
      </w:r>
      <w:r w:rsidR="000650FA">
        <w:t xml:space="preserve"> pilot misses critical information</w:t>
      </w:r>
      <w:r w:rsidR="007C2DBF">
        <w:t xml:space="preserve"> while </w:t>
      </w:r>
      <w:r w:rsidR="00B66079">
        <w:t xml:space="preserve">trying to avoid nuisance notifications </w:t>
      </w:r>
      <w:sdt>
        <w:sdtPr>
          <w:alias w:val="To edit, see citavi.com/edit"/>
          <w:tag w:val="CitaviPlaceholder#ef87bc4b-f4e7-444a-92df-cacf2d7476ea"/>
          <w:id w:val="1386377115"/>
          <w:placeholder>
            <w:docPart w:val="DefaultPlaceholder_-1854013440"/>
          </w:placeholder>
        </w:sdtPr>
        <w:sdtEndPr/>
        <w:sdtContent>
          <w:r w:rsidR="00F93D6C">
            <w:fldChar w:fldCharType="begin"/>
          </w:r>
          <w:r w:rsidR="00F93D6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YzIyODg2LWI0MTEtNGI0My1hZmRlLTFlNmMyNzc2MjRlYSIsIlJhbmdlTGVuZ3RoIjoyNiwiUmVmZXJlbmNlSWQiOiJhMmRjZDY2OC1mYjZhLTRiZDAtOGM5Yy05ZTA3OWYyMmFl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NpbW9uXFxBcHBEYXRhXFxMb2NhbFxcVGVtcFxcbGhhMzF4MHYuanBnIiwiVXJpU3RyaW5nIjoiYTJkY2Q2NjgtZmI2YS00YmQwLThjOWMtOWUwNzlmMjJhZW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nc3lzLjIwMjEuMDEuMD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nc3lzLjIwMjEuMDEuMDAyIiwiVXJpU3RyaW5nIjoiaHR0cHM6Ly9kb2kub3JnLzEwLjEwMTYvai5jb2dzeXMuMjAyMS4wMS4w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}</w:instrText>
          </w:r>
          <w:r w:rsidR="00F93D6C">
            <w:fldChar w:fldCharType="separate"/>
          </w:r>
          <w:r w:rsidR="00FD5DBC">
            <w:t>(Schwerd &amp; Schulte, 2021b)</w:t>
          </w:r>
          <w:r w:rsidR="00F93D6C">
            <w:fldChar w:fldCharType="end"/>
          </w:r>
        </w:sdtContent>
      </w:sdt>
      <w:r w:rsidR="000650FA">
        <w:t>.</w:t>
      </w:r>
      <w:r w:rsidR="00AC4705">
        <w:t xml:space="preserve"> </w:t>
      </w:r>
      <w:r w:rsidR="00FD5554">
        <w:t>To</w:t>
      </w:r>
      <w:r w:rsidR="002212A3">
        <w:t xml:space="preserve"> achieve automatic online estimation </w:t>
      </w:r>
      <w:r w:rsidR="00D625EE">
        <w:t>of SA</w:t>
      </w:r>
      <w:r w:rsidR="00733DD1">
        <w:t xml:space="preserve">, </w:t>
      </w:r>
      <w:r w:rsidR="00305CE2">
        <w:t>we developed a</w:t>
      </w:r>
      <w:r w:rsidR="001809BA">
        <w:t>n</w:t>
      </w:r>
      <w:r w:rsidR="00305CE2">
        <w:t xml:space="preserve"> eye-tracking analysis approach where</w:t>
      </w:r>
      <w:r w:rsidR="00AC4705">
        <w:t>,</w:t>
      </w:r>
      <w:r w:rsidR="007A3EAF">
        <w:t xml:space="preserve"> for every fixation on</w:t>
      </w:r>
      <w:r w:rsidR="00305CE2">
        <w:t xml:space="preserve"> </w:t>
      </w:r>
      <w:r w:rsidR="007A3EAF">
        <w:t>the</w:t>
      </w:r>
      <w:r w:rsidR="008A4E9C">
        <w:t xml:space="preserve"> </w:t>
      </w:r>
      <w:r w:rsidR="007A3EAF">
        <w:t xml:space="preserve">cockpit display, an application </w:t>
      </w:r>
      <w:r w:rsidR="00305CE2">
        <w:t>provides the attended object and a parametric description of their relevant content (</w:t>
      </w:r>
      <w:r w:rsidR="001809BA">
        <w:t>e.g.,</w:t>
      </w:r>
      <w:r w:rsidR="00305CE2">
        <w:t xml:space="preserve"> not only “altimeter”, but also the altitude; not only ‘hostile aircraft’, but also its heading, </w:t>
      </w:r>
      <w:r w:rsidR="001809BA">
        <w:t>speed,</w:t>
      </w:r>
      <w:r w:rsidR="00305CE2">
        <w:t xml:space="preserve"> and distance). This information is used to</w:t>
      </w:r>
      <w:r w:rsidR="001809BA">
        <w:t xml:space="preserve"> </w:t>
      </w:r>
      <w:r w:rsidR="008A4E9C">
        <w:t>populate</w:t>
      </w:r>
      <w:r w:rsidR="001809BA">
        <w:t xml:space="preserve"> nodes in </w:t>
      </w:r>
      <w:r w:rsidR="00305CE2">
        <w:t>a dynamic semantic network that represents the relevant situational features</w:t>
      </w:r>
      <w:r w:rsidR="003774AB">
        <w:t xml:space="preserve"> and relationship between information</w:t>
      </w:r>
      <w:r w:rsidR="006D5620">
        <w:t xml:space="preserve">, </w:t>
      </w:r>
      <w:r w:rsidR="003774AB">
        <w:t>e.g.,</w:t>
      </w:r>
      <w:r w:rsidR="006D5620">
        <w:t xml:space="preserve"> when the</w:t>
      </w:r>
      <w:r w:rsidR="003774AB">
        <w:t xml:space="preserve"> </w:t>
      </w:r>
      <w:r w:rsidR="009612C8">
        <w:t xml:space="preserve">pilot </w:t>
      </w:r>
      <w:r w:rsidR="006D5620">
        <w:t xml:space="preserve">is aware of the </w:t>
      </w:r>
      <w:r w:rsidR="003774AB">
        <w:t>position</w:t>
      </w:r>
      <w:r w:rsidR="006D5620">
        <w:t xml:space="preserve"> of two objects</w:t>
      </w:r>
      <w:r w:rsidR="003774AB">
        <w:t xml:space="preserve">, </w:t>
      </w:r>
      <w:r w:rsidR="006D5620">
        <w:t>he can also infer a distance between them. E</w:t>
      </w:r>
      <w:r w:rsidR="001809BA">
        <w:t xml:space="preserve">ach </w:t>
      </w:r>
      <w:r w:rsidR="006D5620">
        <w:t xml:space="preserve">network </w:t>
      </w:r>
      <w:r w:rsidR="001809BA">
        <w:t>node contains a measure of deviation between the assumed pilot’s awareness and the</w:t>
      </w:r>
      <w:r w:rsidR="006D5620">
        <w:t xml:space="preserve"> actual state of this situational feature</w:t>
      </w:r>
      <w:r w:rsidR="001809BA">
        <w:t>.</w:t>
      </w:r>
      <w:r w:rsidR="00171C16">
        <w:t xml:space="preserve"> Therefore, the system can estimate the SA in specific situational features. </w:t>
      </w:r>
      <w:r w:rsidR="00FD5554">
        <w:t xml:space="preserve">In prior studies, we validated this approach </w:t>
      </w:r>
      <w:r w:rsidR="00171C16">
        <w:t xml:space="preserve">in cockpit simulator studies </w:t>
      </w:r>
      <w:r w:rsidR="00FD5554">
        <w:t xml:space="preserve">and showed correlations </w:t>
      </w:r>
      <w:r w:rsidR="00171C16">
        <w:t>of our SA measure with</w:t>
      </w:r>
      <w:r w:rsidR="00FD5554">
        <w:t xml:space="preserve"> performance and subjective SA ratings </w:t>
      </w:r>
      <w:sdt>
        <w:sdtPr>
          <w:alias w:val="To edit, see citavi.com/edit"/>
          <w:tag w:val="CitaviPlaceholder#35c46fe7-0cbd-4485-87b6-49685ef1a04f"/>
          <w:id w:val="-1432274134"/>
          <w:placeholder>
            <w:docPart w:val="DefaultPlaceholder_-1854013440"/>
          </w:placeholder>
        </w:sdtPr>
        <w:sdtEndPr/>
        <w:sdtContent>
          <w:r w:rsidR="00FD5554">
            <w:fldChar w:fldCharType="begin"/>
          </w:r>
          <w:r w:rsidR="00CA6B0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NWRhYzg4LTA0NmYtNDc3ZC1hOTllLTc0MDk1MjllNmVkYyIsIlJhbmdlTGVuZ3RoIjoyNCwiUmVmZXJlbmNlSWQiOiI1ZjVlZTRmNi02NThmLTQ5ODEtYjM0Mi1lYmJiZjMwZjEx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HNpbW9uXFxBcHBEYXRhXFxMb2NhbFxcVGVtcFxceXp0bG55MXguanBnIiwiVXJpU3RyaW5nIjoiNWY1ZWU0ZjYtNjU4Zi00OTgxLWIzNDItZWJiYmYzMGYxMTg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AzMC00OTE4My0zXzM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AzMC00OTE4My0zXzMyIiwiVXJpU3RyaW5nIjoiaHR0cHM6Ly9kb2kub3JnLzEwLjEwMDcvOTc4LTMtMDMwLTQ5MTgzLTNf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zk3OC0zLTAzMC00OTE4My0zIiwiVXJpU3RyaW5nIjoiaHR0cHM6Ly9kb2kub3JnLzEwLjEwMDcvOTc4LTMtMDMwLTQ5MTgzL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TE0LzYuMjAyMS0xNTc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jUxNC82LjIwMjEtMTU3OSIsIlVyaVN0cmluZyI6Imh0dHBzOi8vZG9pLm9yZy8xMC4yNTE0LzYuMjAyMS0xNTc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BzY2h3ZXJkIiwiQ3JlYXRlZE9uIjoiMjAyMi0wMS0zMVQxMjo0MzoxNCIsIk1vZGlmaWVkQnkiOiJfU2ltb24gc2Nod2VyZCIsIklkIjoiMDFiZGZlZWQtY2U5NS00NjRhLTg2ODEtMmU1MjBkMWZlMjk5IiwiTW9kaWZpZWRPbiI6IjIwMjItMDEtMzFUMTI6NDM6MT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2FyYy5haWFhLm9yZy9kb2kvYm9vay8xMC4yNTE0L01TQ0lURUNIMjEiLCJVcmlTdHJpbmciOiJodHRwczovL2FyYy5haWFhLm9yZy9kb2kvYm9vay8xMC4yNTE0L01TQ0lURUNIMj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yNTE0L01TQ0lURUNIMjEiLCJVcmlTdHJpbmciOiJodHRwczovL2RvaS5vcmcvMTAuMjUxNC9NU0NJVEVDSDI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}</w:instrText>
          </w:r>
          <w:r w:rsidR="00FD5554">
            <w:fldChar w:fldCharType="separate"/>
          </w:r>
          <w:r w:rsidR="00FD5DBC">
            <w:t>(Schwerd &amp; Schulte, 2020, 2021a)</w:t>
          </w:r>
          <w:r w:rsidR="00FD5554">
            <w:fldChar w:fldCharType="end"/>
          </w:r>
        </w:sdtContent>
      </w:sdt>
      <w:r w:rsidR="00171C16">
        <w:t>.</w:t>
      </w:r>
      <w:r w:rsidR="000E4499">
        <w:t xml:space="preserve"> </w:t>
      </w:r>
      <w:r w:rsidR="00733DD1">
        <w:t xml:space="preserve">We used this </w:t>
      </w:r>
      <w:r w:rsidR="0000441B">
        <w:t xml:space="preserve">SA </w:t>
      </w:r>
      <w:r w:rsidR="00806E59">
        <w:t>model</w:t>
      </w:r>
      <w:r w:rsidR="00733DD1">
        <w:t xml:space="preserve"> </w:t>
      </w:r>
      <w:r w:rsidR="00305CE2">
        <w:t>in a subsequent experiment t</w:t>
      </w:r>
      <w:r w:rsidR="00733DD1">
        <w:t>o trigger cockpit</w:t>
      </w:r>
      <w:r w:rsidR="00806E59">
        <w:t xml:space="preserve"> adaptions and</w:t>
      </w:r>
      <w:r w:rsidR="00733DD1">
        <w:t xml:space="preserve"> alerts to guide the pilot’s attention towards critical system information</w:t>
      </w:r>
      <w:r w:rsidR="00806E59">
        <w:t xml:space="preserve"> when the deviation in relevant situational features </w:t>
      </w:r>
      <w:r w:rsidR="005973F2">
        <w:t xml:space="preserve">grew </w:t>
      </w:r>
      <w:r w:rsidR="0000441B">
        <w:t>above</w:t>
      </w:r>
      <w:r w:rsidR="00806E59">
        <w:t xml:space="preserve"> a</w:t>
      </w:r>
      <w:r w:rsidR="006B6B9D">
        <w:t xml:space="preserve"> certain</w:t>
      </w:r>
      <w:r w:rsidR="00806E59">
        <w:t xml:space="preserve"> threshold.</w:t>
      </w:r>
      <w:r w:rsidR="005973F2">
        <w:t xml:space="preserve"> With that, we could improve pilot performance in those </w:t>
      </w:r>
      <w:r w:rsidR="000E4499">
        <w:lastRenderedPageBreak/>
        <w:t>situations</w:t>
      </w:r>
      <w:r w:rsidR="005973F2">
        <w:t xml:space="preserve"> where a change of </w:t>
      </w:r>
      <w:r w:rsidR="000E4499">
        <w:t>task-relevant system state</w:t>
      </w:r>
      <w:r w:rsidR="005973F2">
        <w:t xml:space="preserve"> could not</w:t>
      </w:r>
      <w:r w:rsidR="000E4499">
        <w:t xml:space="preserve"> have</w:t>
      </w:r>
      <w:r w:rsidR="005973F2">
        <w:t xml:space="preserve"> be</w:t>
      </w:r>
      <w:r w:rsidR="000E4499">
        <w:t>en</w:t>
      </w:r>
      <w:r w:rsidR="005973F2">
        <w:t xml:space="preserve"> predicted</w:t>
      </w:r>
      <w:r w:rsidR="000E4499">
        <w:t xml:space="preserve"> by the participants</w:t>
      </w:r>
      <w:r w:rsidR="005973F2">
        <w:t xml:space="preserve"> </w:t>
      </w:r>
      <w:sdt>
        <w:sdtPr>
          <w:alias w:val="To edit, see citavi.com/edit"/>
          <w:tag w:val="CitaviPlaceholder#32424469-e311-4929-a5cf-dda58e604c9b"/>
          <w:id w:val="-1181729236"/>
          <w:placeholder>
            <w:docPart w:val="0A1F50F8F7D74FF08E9028C1F3AD576D"/>
          </w:placeholder>
        </w:sdtPr>
        <w:sdtEndPr/>
        <w:sdtContent>
          <w:r w:rsidR="00CA6B0E">
            <w:fldChar w:fldCharType="begin"/>
          </w:r>
          <w:r w:rsidR="00F93D6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4NDViMWY3LTk3MDktNGIyZC1iYTdhLWFjYmZhN2VhMjQwOCIsIlJhbmdlTGVuZ3RoIjoyNiwiUmVmZXJlbmNlSWQiOiJkMTczMDk4OS1iZDFkLTQ3OWEtYWI1ZC0wZmMxZDczMzRk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jI0L29zZi5pby85Z21udiIsIlVyaVN0cmluZyI6Imh0dHBzOi8vZG9pLm9yZy8xMC4zMTIyNC9vc2YuaW8vOWdtbn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}</w:instrText>
          </w:r>
          <w:r w:rsidR="00CA6B0E">
            <w:fldChar w:fldCharType="separate"/>
          </w:r>
          <w:r w:rsidR="00FD5DBC">
            <w:t>(Schwerd &amp; Schulte, 2021c)</w:t>
          </w:r>
          <w:r w:rsidR="00CA6B0E">
            <w:fldChar w:fldCharType="end"/>
          </w:r>
        </w:sdtContent>
      </w:sdt>
      <w:r w:rsidR="00CA6B0E">
        <w:t>.</w:t>
      </w:r>
      <w:r w:rsidR="005973F2">
        <w:t xml:space="preserve"> </w:t>
      </w:r>
    </w:p>
    <w:p w14:paraId="6D5D4BCD" w14:textId="77777777" w:rsidR="00F9253A" w:rsidRDefault="00F9253A" w:rsidP="00ED0CFD"/>
    <w:p w14:paraId="46FADF3F" w14:textId="4749981C" w:rsidR="0020783B" w:rsidRDefault="00487DB0" w:rsidP="00ED0CFD">
      <w:r>
        <w:t xml:space="preserve">While </w:t>
      </w:r>
      <w:r w:rsidR="007B729A">
        <w:t>our</w:t>
      </w:r>
      <w:r>
        <w:t xml:space="preserve"> approach worked</w:t>
      </w:r>
      <w:r w:rsidR="007B729A">
        <w:t xml:space="preserve"> reasonably</w:t>
      </w:r>
      <w:r>
        <w:t xml:space="preserve"> well </w:t>
      </w:r>
      <w:r w:rsidR="00CD6A07">
        <w:t>in</w:t>
      </w:r>
      <w:r>
        <w:t xml:space="preserve"> our laboratory</w:t>
      </w:r>
      <w:r w:rsidR="008F0CC8">
        <w:t xml:space="preserve"> trials</w:t>
      </w:r>
      <w:r>
        <w:t xml:space="preserve">, </w:t>
      </w:r>
      <w:r w:rsidR="008F0CC8">
        <w:t>transfer to</w:t>
      </w:r>
      <w:r>
        <w:t xml:space="preserve"> real-world </w:t>
      </w:r>
      <w:r w:rsidR="008F0CC8">
        <w:t>military application</w:t>
      </w:r>
      <w:r>
        <w:t xml:space="preserve"> is not trivial.</w:t>
      </w:r>
      <w:r w:rsidR="0020783B">
        <w:t xml:space="preserve"> </w:t>
      </w:r>
      <w:r w:rsidR="00E34E63">
        <w:t xml:space="preserve">Apart from </w:t>
      </w:r>
      <w:r w:rsidR="00EF03F4">
        <w:t xml:space="preserve">challenges </w:t>
      </w:r>
      <w:r w:rsidR="00E70822">
        <w:t>like eye-tracking measurement in real</w:t>
      </w:r>
      <w:r w:rsidR="00EF03F4">
        <w:t xml:space="preserve"> cockpits</w:t>
      </w:r>
      <w:r w:rsidR="00E34E63">
        <w:t>, t</w:t>
      </w:r>
      <w:r w:rsidR="00B13051">
        <w:t xml:space="preserve">he </w:t>
      </w:r>
      <w:r w:rsidR="00AA6627">
        <w:t xml:space="preserve">adaptions </w:t>
      </w:r>
      <w:r w:rsidR="00B13051">
        <w:t xml:space="preserve">must be useful </w:t>
      </w:r>
      <w:r w:rsidR="00DF0C12">
        <w:t>in the</w:t>
      </w:r>
      <w:r w:rsidR="00E70822">
        <w:t xml:space="preserve"> task</w:t>
      </w:r>
      <w:r w:rsidR="00DF0C12">
        <w:t xml:space="preserve"> context </w:t>
      </w:r>
      <w:r w:rsidR="00B13051">
        <w:t xml:space="preserve">and should provide benefits to the pilot. </w:t>
      </w:r>
      <w:r w:rsidR="00664B72">
        <w:t xml:space="preserve">Thus, </w:t>
      </w:r>
      <w:r w:rsidR="009A097A">
        <w:t>our</w:t>
      </w:r>
      <w:r w:rsidR="00664B72">
        <w:t xml:space="preserve"> central </w:t>
      </w:r>
      <w:r w:rsidR="0020783B">
        <w:t xml:space="preserve">question is: which cockpit information is relevant </w:t>
      </w:r>
      <w:r w:rsidR="00080102">
        <w:t>in</w:t>
      </w:r>
      <w:r w:rsidR="0020783B">
        <w:t xml:space="preserve"> which task situation? </w:t>
      </w:r>
      <w:r w:rsidR="00DF0C12">
        <w:t>To answer this question, we conducted a goal-directed task analysis</w:t>
      </w:r>
      <w:r w:rsidR="00A2235E">
        <w:t xml:space="preserve"> (GDTA</w:t>
      </w:r>
      <w:r w:rsidR="00D16673">
        <w:t>)</w:t>
      </w:r>
      <w:r w:rsidR="00DF0C12">
        <w:t xml:space="preserve"> with eight fight pilots. Based on </w:t>
      </w:r>
      <w:r w:rsidR="00180FA8">
        <w:t>this</w:t>
      </w:r>
      <w:r w:rsidR="00DF0C12">
        <w:t xml:space="preserve"> </w:t>
      </w:r>
      <w:r w:rsidR="00FD4DCD">
        <w:t>task analysis</w:t>
      </w:r>
      <w:r w:rsidR="00DF0C12">
        <w:t xml:space="preserve">, we </w:t>
      </w:r>
      <w:r w:rsidR="00FD4DCD">
        <w:t>identified</w:t>
      </w:r>
      <w:r w:rsidR="00DF0C12">
        <w:t xml:space="preserve"> use-cases</w:t>
      </w:r>
      <w:r w:rsidR="00D16673">
        <w:t xml:space="preserve">, which </w:t>
      </w:r>
      <w:r w:rsidR="00D81471">
        <w:t>were</w:t>
      </w:r>
      <w:r w:rsidR="00D16673">
        <w:t xml:space="preserve"> </w:t>
      </w:r>
      <w:r w:rsidR="00FD4DCD">
        <w:t xml:space="preserve">implemented </w:t>
      </w:r>
      <w:r w:rsidR="00021348">
        <w:t xml:space="preserve">in </w:t>
      </w:r>
      <w:r w:rsidR="00DF0C12">
        <w:t>our cockpit simulator</w:t>
      </w:r>
      <w:r w:rsidR="00FD4DCD">
        <w:t xml:space="preserve">. </w:t>
      </w:r>
      <w:r w:rsidR="00FC5AE2">
        <w:t>Then, we evaluated these use-cases with three fighter pilots of the German Air Force.</w:t>
      </w:r>
    </w:p>
    <w:p w14:paraId="73C8538B" w14:textId="329180C8" w:rsidR="00B13051" w:rsidRDefault="0020783B" w:rsidP="00ED0CFD">
      <w:r>
        <w:t xml:space="preserve"> </w:t>
      </w:r>
    </w:p>
    <w:p w14:paraId="5E91972E" w14:textId="23338FD1" w:rsidR="003C7E42" w:rsidRDefault="003C7E42" w:rsidP="003C7E42">
      <w:pPr>
        <w:pStyle w:val="berschrift1"/>
      </w:pPr>
      <w:r>
        <w:t>METHOD</w:t>
      </w:r>
    </w:p>
    <w:p w14:paraId="66EF166E" w14:textId="7A4B1F95" w:rsidR="00191440" w:rsidRDefault="00701BFA" w:rsidP="00A827CB">
      <w:pPr>
        <w:pStyle w:val="berschrift2"/>
      </w:pPr>
      <w:r>
        <w:t xml:space="preserve">Step 1: </w:t>
      </w:r>
      <w:r w:rsidR="00191440">
        <w:t>Task Analysis</w:t>
      </w:r>
      <w:r w:rsidR="00702171">
        <w:t xml:space="preserve"> to identify Use-cases</w:t>
      </w:r>
    </w:p>
    <w:p w14:paraId="6E365BBA" w14:textId="2C573143" w:rsidR="00702171" w:rsidRPr="00702171" w:rsidRDefault="00702171" w:rsidP="00702171">
      <w:pPr>
        <w:pStyle w:val="berschrift3"/>
      </w:pPr>
      <w:r>
        <w:t>Method</w:t>
      </w:r>
    </w:p>
    <w:p w14:paraId="5B2527BE" w14:textId="2BA824E8" w:rsidR="00C170BB" w:rsidRDefault="00444446" w:rsidP="0061359B">
      <w:r>
        <w:t xml:space="preserve">The GDTA </w:t>
      </w:r>
      <w:r w:rsidR="00232C2D">
        <w:t>was</w:t>
      </w:r>
      <w:r w:rsidR="002C4B4B">
        <w:t xml:space="preserve"> </w:t>
      </w:r>
      <w:r>
        <w:t xml:space="preserve">proposed by </w:t>
      </w:r>
      <w:sdt>
        <w:sdtPr>
          <w:alias w:val="To edit, see citavi.com/edit"/>
          <w:tag w:val="CitaviPlaceholder#3f83708c-3fb0-4e7d-be67-c7b4da6d3cc2"/>
          <w:id w:val="-1879228707"/>
          <w:placeholder>
            <w:docPart w:val="DefaultPlaceholder_-1854013440"/>
          </w:placeholder>
        </w:sdtPr>
        <w:sdtEndPr/>
        <w:sdtContent>
          <w:r w:rsidR="002C4B4B">
            <w:fldChar w:fldCharType="begin"/>
          </w:r>
          <w:r w:rsidR="00FD5D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xOTFhMmE3LTJhZTEtNDcyOS1hNDQ0LTZkY2FmMTcyODU5MCIsIlJhbmdlTGVuZ3RoIjoyMywiUmVmZXJlbmNlSWQiOiJmZjgwMWYzNC1kMWJjLTQyN2QtOWY1ZS0wYTJlNGU2MzE0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U2ltb24gU2Nod2VyZFxcQXBwRGF0YVxcTG9jYWxcXFRlbXBcXGZ0MDRrMWhpLmpwZyIsIlVyaVN0cmluZyI6ImZmODAxZjM0LWQxYmMtNDI3ZC05ZjVlLTBhMmU0ZTYzMTQ2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}</w:instrText>
          </w:r>
          <w:r w:rsidR="002C4B4B">
            <w:fldChar w:fldCharType="separate"/>
          </w:r>
          <w:r w:rsidR="00FD5DBC">
            <w:t>(Endsley &amp; Jones, 2012)</w:t>
          </w:r>
          <w:r w:rsidR="002C4B4B">
            <w:fldChar w:fldCharType="end"/>
          </w:r>
        </w:sdtContent>
      </w:sdt>
      <w:r w:rsidR="002C4B4B">
        <w:t xml:space="preserve"> </w:t>
      </w:r>
      <w:r>
        <w:t xml:space="preserve">and can be used to structure a task environment by its goals, </w:t>
      </w:r>
      <w:r w:rsidR="00B91F2E">
        <w:t>decisions</w:t>
      </w:r>
      <w:r w:rsidR="002C4B4B">
        <w:t xml:space="preserve"> to meet these goals</w:t>
      </w:r>
      <w:r w:rsidR="00B91F2E">
        <w:t>,</w:t>
      </w:r>
      <w:r>
        <w:t xml:space="preserve"> and information requirements</w:t>
      </w:r>
      <w:r w:rsidR="002C4B4B">
        <w:t xml:space="preserve"> to make these decisions</w:t>
      </w:r>
      <w:r>
        <w:t xml:space="preserve">. </w:t>
      </w:r>
      <w:r w:rsidR="000E5C2D">
        <w:t xml:space="preserve">It </w:t>
      </w:r>
      <w:r w:rsidR="00D3686F">
        <w:t>is</w:t>
      </w:r>
      <w:r w:rsidR="000E5C2D">
        <w:t xml:space="preserve"> especially suitable for our research question because the task analysis associates information with its context.</w:t>
      </w:r>
      <w:r w:rsidR="00C30502">
        <w:t xml:space="preserve"> </w:t>
      </w:r>
      <w:r w:rsidR="00191440">
        <w:t>For the interview, we prepared different mission scenario briefings</w:t>
      </w:r>
      <w:r w:rsidR="0061359B">
        <w:t xml:space="preserve"> (e.g., Air Interdiction</w:t>
      </w:r>
      <w:r w:rsidR="0007554E">
        <w:t xml:space="preserve"> Mission</w:t>
      </w:r>
      <w:r w:rsidR="0061359B">
        <w:t>) to structure the discussion.</w:t>
      </w:r>
      <w:r w:rsidR="00C170BB">
        <w:t xml:space="preserve"> On basis of these scenarios, we went through different</w:t>
      </w:r>
      <w:r w:rsidR="0061359B">
        <w:t xml:space="preserve"> </w:t>
      </w:r>
      <w:r w:rsidR="00C170BB">
        <w:t xml:space="preserve">mission phases to identify relevant operational decisions. When we identified a decision, we asked about all relevant information that is associated with this information. </w:t>
      </w:r>
    </w:p>
    <w:p w14:paraId="554B8F3F" w14:textId="31924A34" w:rsidR="00AC4D8A" w:rsidRDefault="00702171" w:rsidP="00702171">
      <w:pPr>
        <w:pStyle w:val="berschrift3"/>
      </w:pPr>
      <w:r>
        <w:t>Procedure</w:t>
      </w:r>
      <w:r w:rsidR="0079092C">
        <w:t xml:space="preserve"> &amp; Participants</w:t>
      </w:r>
    </w:p>
    <w:p w14:paraId="52B40BDC" w14:textId="2C9B75A8" w:rsidR="00191440" w:rsidRDefault="0061359B" w:rsidP="00487DB0">
      <w:r>
        <w:t>We interviewed eight fighter pilots from the German Air force (all male, mean age 36.2y).</w:t>
      </w:r>
      <w:r w:rsidR="00702171">
        <w:t xml:space="preserve"> </w:t>
      </w:r>
      <w:r w:rsidR="00194D77">
        <w:t>Only</w:t>
      </w:r>
      <w:r w:rsidR="00702171">
        <w:t xml:space="preserve"> one pilot </w:t>
      </w:r>
      <w:r w:rsidR="00194D77">
        <w:t>was interviewed per session</w:t>
      </w:r>
      <w:r w:rsidR="00702171">
        <w:t xml:space="preserve"> which lasted about two hours for each pilot. </w:t>
      </w:r>
      <w:r w:rsidR="005C7F9B">
        <w:t>In our setting</w:t>
      </w:r>
      <w:r w:rsidR="00702171">
        <w:t xml:space="preserve">, pilots could only talk about non-classified </w:t>
      </w:r>
      <w:r w:rsidR="002666E9">
        <w:t>information</w:t>
      </w:r>
      <w:r w:rsidR="00702171">
        <w:t xml:space="preserve">. </w:t>
      </w:r>
      <w:r w:rsidR="00021777">
        <w:t xml:space="preserve">After the interviews, we organized goals, decisions, and information into a tree-like structure. </w:t>
      </w:r>
    </w:p>
    <w:p w14:paraId="0EC4A3A5" w14:textId="5741B2A0" w:rsidR="00191440" w:rsidRPr="00A827CB" w:rsidRDefault="00701BFA" w:rsidP="00A827CB">
      <w:pPr>
        <w:pStyle w:val="berschrift3"/>
      </w:pPr>
      <w:r>
        <w:t>Results</w:t>
      </w:r>
    </w:p>
    <w:p w14:paraId="45167603" w14:textId="375313EC" w:rsidR="00A827CB" w:rsidRDefault="00A827CB" w:rsidP="00A827CB">
      <w:r>
        <w:t xml:space="preserve">The resulting GDTA </w:t>
      </w:r>
      <w:r w:rsidR="00AE33CC">
        <w:t>is structured by five main</w:t>
      </w:r>
      <w:r>
        <w:t xml:space="preserve"> goals</w:t>
      </w:r>
      <w:r w:rsidR="00AE33CC">
        <w:t xml:space="preserve">, which are displayed in </w:t>
      </w:r>
      <w:r w:rsidR="00AE33CC">
        <w:fldChar w:fldCharType="begin"/>
      </w:r>
      <w:r w:rsidR="00AE33CC">
        <w:instrText xml:space="preserve"> REF _Ref96692295 \h </w:instrText>
      </w:r>
      <w:r w:rsidR="00AE33CC">
        <w:fldChar w:fldCharType="separate"/>
      </w:r>
      <w:r w:rsidR="00103376">
        <w:t xml:space="preserve">Figure </w:t>
      </w:r>
      <w:r w:rsidR="00103376">
        <w:rPr>
          <w:noProof/>
        </w:rPr>
        <w:t>1</w:t>
      </w:r>
      <w:r w:rsidR="00AE33CC">
        <w:fldChar w:fldCharType="end"/>
      </w:r>
      <w:r w:rsidR="00AE33CC">
        <w:t xml:space="preserve">. </w:t>
      </w:r>
      <w:r w:rsidR="005268E2">
        <w:t>For example, t</w:t>
      </w:r>
      <w:r w:rsidR="00AE33CC">
        <w:t>he first goal is to operate the aircraft under consideration of the mission plan</w:t>
      </w:r>
      <w:r w:rsidR="005268E2">
        <w:t xml:space="preserve">. Every main goal consists of several subgoals, also illustrated for goal 1.0 in </w:t>
      </w:r>
      <w:r w:rsidR="005268E2">
        <w:fldChar w:fldCharType="begin"/>
      </w:r>
      <w:r w:rsidR="005268E2">
        <w:instrText xml:space="preserve"> REF _Ref96692295 \h </w:instrText>
      </w:r>
      <w:r w:rsidR="005268E2">
        <w:fldChar w:fldCharType="separate"/>
      </w:r>
      <w:r w:rsidR="00103376">
        <w:t xml:space="preserve">Figure </w:t>
      </w:r>
      <w:r w:rsidR="00103376">
        <w:rPr>
          <w:noProof/>
        </w:rPr>
        <w:t>1</w:t>
      </w:r>
      <w:r w:rsidR="005268E2">
        <w:fldChar w:fldCharType="end"/>
      </w:r>
      <w:r w:rsidR="005268E2">
        <w:t>.</w:t>
      </w:r>
      <w:r w:rsidR="00913146">
        <w:t xml:space="preserve"> </w:t>
      </w:r>
    </w:p>
    <w:p w14:paraId="4B3E0BF0" w14:textId="77777777" w:rsidR="003129D7" w:rsidRPr="00A827CB" w:rsidRDefault="003129D7" w:rsidP="00A827CB"/>
    <w:p w14:paraId="4704FE5D" w14:textId="55D5A855" w:rsidR="00481A20" w:rsidRDefault="00481A20" w:rsidP="002D3D8D">
      <w:pPr>
        <w:keepNext/>
        <w:jc w:val="center"/>
      </w:pPr>
      <w:r>
        <w:rPr>
          <w:noProof/>
        </w:rPr>
        <w:drawing>
          <wp:inline distT="0" distB="0" distL="0" distR="0" wp14:anchorId="604C919A" wp14:editId="069D265E">
            <wp:extent cx="5238750" cy="2023394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608" cy="20337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81C599" w14:textId="7A570A80" w:rsidR="00C94CDF" w:rsidRDefault="00481A20" w:rsidP="003129D7">
      <w:pPr>
        <w:pStyle w:val="Beschriftung"/>
        <w:jc w:val="left"/>
      </w:pPr>
      <w:bookmarkStart w:id="0" w:name="_Ref9669229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03376">
        <w:rPr>
          <w:noProof/>
        </w:rPr>
        <w:t>1</w:t>
      </w:r>
      <w:r>
        <w:fldChar w:fldCharType="end"/>
      </w:r>
      <w:bookmarkEnd w:id="0"/>
      <w:r>
        <w:t>: Top-level extract from analysis</w:t>
      </w:r>
    </w:p>
    <w:p w14:paraId="1E68A823" w14:textId="2E3B08A4" w:rsidR="0097421C" w:rsidRDefault="00C94CDF" w:rsidP="00461308">
      <w:r>
        <w:t xml:space="preserve">Decisions are associated in the lower levels of the structure and </w:t>
      </w:r>
      <w:r w:rsidR="00345709">
        <w:t xml:space="preserve">always </w:t>
      </w:r>
      <w:r>
        <w:t>associated with a subgoal.</w:t>
      </w:r>
      <w:r w:rsidR="00345709">
        <w:t xml:space="preserve"> </w:t>
      </w:r>
      <w:r w:rsidR="00345709">
        <w:fldChar w:fldCharType="begin"/>
      </w:r>
      <w:r w:rsidR="00345709">
        <w:instrText xml:space="preserve"> REF _Ref96694438 \h </w:instrText>
      </w:r>
      <w:r w:rsidR="00345709">
        <w:fldChar w:fldCharType="separate"/>
      </w:r>
      <w:r w:rsidR="00103376">
        <w:t xml:space="preserve">Figure </w:t>
      </w:r>
      <w:r w:rsidR="00103376">
        <w:rPr>
          <w:noProof/>
        </w:rPr>
        <w:t>2</w:t>
      </w:r>
      <w:r w:rsidR="00345709">
        <w:fldChar w:fldCharType="end"/>
      </w:r>
      <w:r w:rsidR="00345709">
        <w:t xml:space="preserve"> shows three examples for relevant decisions, that must be frequently done in </w:t>
      </w:r>
      <w:r w:rsidR="00345709">
        <w:lastRenderedPageBreak/>
        <w:t>the cockpit.</w:t>
      </w:r>
      <w:r w:rsidR="00913146">
        <w:t xml:space="preserve"> </w:t>
      </w:r>
      <w:r w:rsidR="001156A4">
        <w:t xml:space="preserve">For example, the subgoal </w:t>
      </w:r>
      <w:r w:rsidR="001156A4" w:rsidRPr="00207FC3">
        <w:rPr>
          <w:i/>
        </w:rPr>
        <w:t xml:space="preserve">‘assess </w:t>
      </w:r>
      <w:r w:rsidR="0097421C" w:rsidRPr="00207FC3">
        <w:rPr>
          <w:i/>
        </w:rPr>
        <w:t>planned flight altitude</w:t>
      </w:r>
      <w:r w:rsidR="003129D7" w:rsidRPr="00207FC3">
        <w:rPr>
          <w:i/>
        </w:rPr>
        <w:t>’</w:t>
      </w:r>
      <w:r w:rsidR="001156A4" w:rsidRPr="00207FC3">
        <w:rPr>
          <w:i/>
        </w:rPr>
        <w:t xml:space="preserve"> </w:t>
      </w:r>
      <w:r w:rsidR="001156A4">
        <w:t xml:space="preserve">is associated with the decision if a change to the </w:t>
      </w:r>
      <w:r w:rsidR="0097421C">
        <w:t>UAV altitude</w:t>
      </w:r>
      <w:r w:rsidR="001156A4">
        <w:t xml:space="preserve"> is necessary</w:t>
      </w:r>
      <w:r w:rsidR="0097421C">
        <w:t xml:space="preserve"> because there is a more secure route available</w:t>
      </w:r>
      <w:r w:rsidR="001156A4">
        <w:t xml:space="preserve">. To make this decision, the pilot must </w:t>
      </w:r>
      <w:r w:rsidR="0097421C">
        <w:t>collect information in the cockpit</w:t>
      </w:r>
      <w:r w:rsidR="001156A4">
        <w:t xml:space="preserve"> about </w:t>
      </w:r>
      <w:r w:rsidR="0097421C">
        <w:t xml:space="preserve">the </w:t>
      </w:r>
      <w:r w:rsidR="001156A4">
        <w:t xml:space="preserve">current </w:t>
      </w:r>
      <w:r w:rsidR="0097421C">
        <w:t>position and types of threats</w:t>
      </w:r>
      <w:r w:rsidR="001156A4">
        <w:t>,</w:t>
      </w:r>
      <w:r w:rsidR="0097421C">
        <w:t xml:space="preserve"> the </w:t>
      </w:r>
      <w:r w:rsidR="00A063A7">
        <w:t xml:space="preserve">current UAV </w:t>
      </w:r>
      <w:r w:rsidR="00027C2A">
        <w:t>altitude,</w:t>
      </w:r>
      <w:r w:rsidR="0097421C">
        <w:t xml:space="preserve"> and its planned </w:t>
      </w:r>
      <w:r w:rsidR="00A063A7">
        <w:t xml:space="preserve">UAV </w:t>
      </w:r>
      <w:r w:rsidR="0097421C">
        <w:t>altitude</w:t>
      </w:r>
      <w:r w:rsidR="001156A4">
        <w:t>.</w:t>
      </w:r>
      <w:r w:rsidR="00B743F9">
        <w:t xml:space="preserve"> </w:t>
      </w:r>
    </w:p>
    <w:p w14:paraId="65332EBC" w14:textId="6C3CB5E6" w:rsidR="00461308" w:rsidRDefault="00E56DFD" w:rsidP="00461308">
      <w:r>
        <w:t xml:space="preserve">Given the many decisions and information requirements from the </w:t>
      </w:r>
      <w:r w:rsidR="00CA04D5">
        <w:t>analys</w:t>
      </w:r>
      <w:r w:rsidR="00207FC3">
        <w:t>i</w:t>
      </w:r>
      <w:r w:rsidR="00CA04D5">
        <w:t>s</w:t>
      </w:r>
      <w:r>
        <w:t>, we selected suitable</w:t>
      </w:r>
      <w:r w:rsidR="00461308">
        <w:t xml:space="preserve"> use-cases suitable </w:t>
      </w:r>
      <w:r>
        <w:t>to evaluate them in the cockpit simulator</w:t>
      </w:r>
      <w:r w:rsidR="00461308">
        <w:t>.</w:t>
      </w:r>
      <w:r w:rsidR="00CF039D" w:rsidRPr="00CF039D">
        <w:rPr>
          <w:color w:val="FF0000"/>
        </w:rPr>
        <w:t xml:space="preserve"> </w:t>
      </w:r>
    </w:p>
    <w:p w14:paraId="17C4BFB4" w14:textId="7794CE57" w:rsidR="00481A20" w:rsidRDefault="00481A20" w:rsidP="00487DB0"/>
    <w:p w14:paraId="44498E5D" w14:textId="77777777" w:rsidR="00C94CDF" w:rsidRDefault="00C94CDF" w:rsidP="00487DB0"/>
    <w:p w14:paraId="045FE0DB" w14:textId="77777777" w:rsidR="00345709" w:rsidRDefault="00C94CDF" w:rsidP="00345709">
      <w:pPr>
        <w:keepNext/>
      </w:pPr>
      <w:r>
        <w:rPr>
          <w:noProof/>
        </w:rPr>
        <w:drawing>
          <wp:inline distT="0" distB="0" distL="0" distR="0" wp14:anchorId="6AE0516F" wp14:editId="4EDFDE20">
            <wp:extent cx="5756622" cy="1610995"/>
            <wp:effectExtent l="0" t="0" r="0" b="825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fik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6622" cy="1610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A43D71" w14:textId="4A565963" w:rsidR="00C94CDF" w:rsidRDefault="00345709" w:rsidP="00345709">
      <w:pPr>
        <w:pStyle w:val="Beschriftung"/>
      </w:pPr>
      <w:bookmarkStart w:id="1" w:name="_Ref9669443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03376">
        <w:rPr>
          <w:noProof/>
        </w:rPr>
        <w:t>2</w:t>
      </w:r>
      <w:r>
        <w:fldChar w:fldCharType="end"/>
      </w:r>
      <w:bookmarkEnd w:id="1"/>
      <w:r>
        <w:t>: Example decisions from different goals</w:t>
      </w:r>
    </w:p>
    <w:p w14:paraId="6B9030C5" w14:textId="77777777" w:rsidR="00760CF9" w:rsidRDefault="00760CF9" w:rsidP="00487DB0"/>
    <w:p w14:paraId="2A349EE7" w14:textId="65DB1C74" w:rsidR="00B91F2E" w:rsidRDefault="00701BFA" w:rsidP="00CF039D">
      <w:pPr>
        <w:pStyle w:val="berschrift2"/>
      </w:pPr>
      <w:r>
        <w:t>Step 2: Prototype Evaluation</w:t>
      </w:r>
    </w:p>
    <w:p w14:paraId="7039B7B7" w14:textId="28C57294" w:rsidR="00D03DD5" w:rsidRDefault="00CF039D" w:rsidP="00CF039D">
      <w:pPr>
        <w:pStyle w:val="berschrift3"/>
      </w:pPr>
      <w:r>
        <w:t>Method</w:t>
      </w:r>
    </w:p>
    <w:p w14:paraId="46E3376D" w14:textId="05B70B89" w:rsidR="00573362" w:rsidRDefault="00D3236A" w:rsidP="00573362">
      <w:r>
        <w:t xml:space="preserve">The second step of this study </w:t>
      </w:r>
      <w:r w:rsidR="007C58E2">
        <w:t>was</w:t>
      </w:r>
      <w:r>
        <w:t xml:space="preserve"> the implementation and evaluation of a cockpit adaption in a representative task setting. For this, we implemented</w:t>
      </w:r>
      <w:r w:rsidR="00CF039D">
        <w:t xml:space="preserve"> 12 different </w:t>
      </w:r>
      <w:r w:rsidR="001932BE">
        <w:t>adaption use cases</w:t>
      </w:r>
      <w:r w:rsidR="00CF039D">
        <w:t xml:space="preserve"> </w:t>
      </w:r>
      <w:r>
        <w:t xml:space="preserve">in our </w:t>
      </w:r>
      <w:r w:rsidR="00C80E03">
        <w:t>cockpit</w:t>
      </w:r>
      <w:r>
        <w:t xml:space="preserve"> simulator </w:t>
      </w:r>
      <w:r w:rsidR="00C80E03">
        <w:t xml:space="preserve">(see </w:t>
      </w:r>
      <w:r w:rsidR="00C80E03">
        <w:fldChar w:fldCharType="begin"/>
      </w:r>
      <w:r w:rsidR="00C80E03">
        <w:instrText xml:space="preserve"> REF _Ref96695079 \h </w:instrText>
      </w:r>
      <w:r w:rsidR="00C80E03">
        <w:fldChar w:fldCharType="separate"/>
      </w:r>
      <w:r w:rsidR="00103376">
        <w:t xml:space="preserve">Figure </w:t>
      </w:r>
      <w:r w:rsidR="00103376">
        <w:rPr>
          <w:noProof/>
        </w:rPr>
        <w:t>3</w:t>
      </w:r>
      <w:r w:rsidR="00C80E03">
        <w:fldChar w:fldCharType="end"/>
      </w:r>
      <w:r w:rsidR="00C80E03">
        <w:t>)</w:t>
      </w:r>
      <w:r w:rsidR="001932BE">
        <w:t xml:space="preserve">. </w:t>
      </w:r>
      <w:r w:rsidR="007C58E2">
        <w:t>Cockpit adaptions</w:t>
      </w:r>
      <w:r w:rsidR="001932BE">
        <w:t xml:space="preserve"> were either a </w:t>
      </w:r>
      <w:r w:rsidR="001677F1">
        <w:t>computer-generated</w:t>
      </w:r>
      <w:r w:rsidR="001932BE">
        <w:t xml:space="preserve"> text message or an indication on the tactical map. </w:t>
      </w:r>
    </w:p>
    <w:p w14:paraId="1064B8F1" w14:textId="77777777" w:rsidR="00C80E03" w:rsidRDefault="00C80E03" w:rsidP="00C80E03">
      <w:pPr>
        <w:keepNext/>
        <w:jc w:val="center"/>
      </w:pPr>
      <w:r>
        <w:rPr>
          <w:noProof/>
        </w:rPr>
        <w:drawing>
          <wp:inline distT="0" distB="0" distL="0" distR="0" wp14:anchorId="24C24FFE" wp14:editId="0F149568">
            <wp:extent cx="3111500" cy="2334311"/>
            <wp:effectExtent l="0" t="0" r="0" b="889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5993" cy="23451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C18601" w14:textId="649F7AC6" w:rsidR="00C80E03" w:rsidRDefault="00C80E03" w:rsidP="00C80E03">
      <w:pPr>
        <w:pStyle w:val="Beschriftung"/>
        <w:jc w:val="left"/>
      </w:pPr>
      <w:bookmarkStart w:id="2" w:name="_Ref96695079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03376">
        <w:rPr>
          <w:noProof/>
        </w:rPr>
        <w:t>3</w:t>
      </w:r>
      <w:r>
        <w:fldChar w:fldCharType="end"/>
      </w:r>
      <w:bookmarkEnd w:id="2"/>
      <w:r>
        <w:t>: Cockpit simulator with integrated eye-tracking</w:t>
      </w:r>
    </w:p>
    <w:p w14:paraId="0D53B4EC" w14:textId="0E3DC2AB" w:rsidR="00E61AE6" w:rsidRDefault="00E61AE6" w:rsidP="00C80E03">
      <w:pPr>
        <w:jc w:val="left"/>
        <w:rPr>
          <w:b/>
        </w:rPr>
      </w:pPr>
      <w:r w:rsidRPr="00E61AE6">
        <w:rPr>
          <w:b/>
        </w:rPr>
        <w:t>Procedure</w:t>
      </w:r>
      <w:r w:rsidR="001E59CF">
        <w:rPr>
          <w:b/>
        </w:rPr>
        <w:t xml:space="preserve"> &amp; Participants</w:t>
      </w:r>
    </w:p>
    <w:p w14:paraId="146D125C" w14:textId="70000147" w:rsidR="001932BE" w:rsidRDefault="001932BE" w:rsidP="002756BD">
      <w:r>
        <w:t xml:space="preserve">We invited three fighter pilots to evaluate our system. </w:t>
      </w:r>
      <w:r>
        <w:t xml:space="preserve">Mean age was 36y </w:t>
      </w:r>
      <w:r w:rsidR="007D4194">
        <w:t>with</w:t>
      </w:r>
      <w:r>
        <w:t xml:space="preserve"> mean flight hours</w:t>
      </w:r>
      <w:r w:rsidR="007D4194">
        <w:t xml:space="preserve"> on a fighter jet of 600h</w:t>
      </w:r>
      <w:r>
        <w:t xml:space="preserve">. </w:t>
      </w:r>
      <w:r w:rsidR="002756BD">
        <w:t>After a training of 2 hours, w</w:t>
      </w:r>
      <w:r w:rsidR="008D6D72">
        <w:t xml:space="preserve">e </w:t>
      </w:r>
      <w:r w:rsidR="002D6E96">
        <w:t xml:space="preserve">fully explained the basic principle of the cockpit adaption and introduced all use cases. Then, we </w:t>
      </w:r>
      <w:r w:rsidR="008D6D72">
        <w:t>evaluated the implemented assistance system in three scenarios. Each scenario emphasized</w:t>
      </w:r>
      <w:r w:rsidR="00C80E03">
        <w:t xml:space="preserve"> different mission t</w:t>
      </w:r>
      <w:r w:rsidR="0081465E">
        <w:t>ypes</w:t>
      </w:r>
      <w:r w:rsidR="001C7933">
        <w:t xml:space="preserve"> and pilot tasks</w:t>
      </w:r>
      <w:r w:rsidR="008D6D72">
        <w:t xml:space="preserve"> (Reconnaissance, UAV Control and MUM-T Air Interdiction)</w:t>
      </w:r>
      <w:r w:rsidR="00C80E03">
        <w:t xml:space="preserve">. </w:t>
      </w:r>
      <w:r w:rsidR="00E61AE6">
        <w:t xml:space="preserve">After each scenario, the </w:t>
      </w:r>
      <w:r w:rsidR="00E61AE6" w:rsidRPr="00005D03">
        <w:t xml:space="preserve">participants </w:t>
      </w:r>
      <w:r w:rsidR="008D6D72">
        <w:t xml:space="preserve">were </w:t>
      </w:r>
      <w:r w:rsidR="00E61AE6" w:rsidRPr="00005D03">
        <w:t>asked to fill out a subjective usability rating</w:t>
      </w:r>
      <w:r w:rsidR="007C0C29">
        <w:t xml:space="preserve"> about every specific assistance use case</w:t>
      </w:r>
      <w:r w:rsidR="008D6D72">
        <w:t xml:space="preserve"> they encountered</w:t>
      </w:r>
      <w:r w:rsidR="00E61AE6" w:rsidRPr="00005D03">
        <w:t>. After</w:t>
      </w:r>
      <w:r w:rsidR="00CB2DF1">
        <w:t xml:space="preserve"> all scenarios</w:t>
      </w:r>
      <w:r w:rsidR="00E61AE6" w:rsidRPr="00005D03">
        <w:t>, we replay</w:t>
      </w:r>
      <w:r w:rsidR="001E1E18">
        <w:t xml:space="preserve">ed </w:t>
      </w:r>
      <w:r w:rsidR="004A2254">
        <w:t xml:space="preserve">a recording of </w:t>
      </w:r>
      <w:r w:rsidR="00CB2DF1">
        <w:t>each</w:t>
      </w:r>
      <w:r w:rsidR="00E61AE6" w:rsidRPr="00005D03">
        <w:t xml:space="preserve"> </w:t>
      </w:r>
      <w:r w:rsidR="0081465E">
        <w:t xml:space="preserve">trial and </w:t>
      </w:r>
      <w:r w:rsidR="00E61AE6" w:rsidRPr="00005D03">
        <w:lastRenderedPageBreak/>
        <w:t>interview</w:t>
      </w:r>
      <w:r w:rsidR="001E1E18">
        <w:t>ed</w:t>
      </w:r>
      <w:r w:rsidR="00E61AE6" w:rsidRPr="00005D03">
        <w:t xml:space="preserve"> the pilots about specific situations</w:t>
      </w:r>
      <w:r w:rsidR="00095FCA">
        <w:t xml:space="preserve"> to gain further insight into their rating</w:t>
      </w:r>
      <w:r w:rsidR="00A26171">
        <w:t xml:space="preserve"> and </w:t>
      </w:r>
      <w:r w:rsidR="006B22EC">
        <w:t>possible improvements</w:t>
      </w:r>
      <w:r w:rsidR="00095FCA">
        <w:t>.</w:t>
      </w:r>
    </w:p>
    <w:p w14:paraId="4200C1EF" w14:textId="77777777" w:rsidR="00C80E03" w:rsidRDefault="00C80E03" w:rsidP="00C80E03">
      <w:pPr>
        <w:jc w:val="left"/>
      </w:pPr>
    </w:p>
    <w:p w14:paraId="5B599F6F" w14:textId="2B3034A4" w:rsidR="00B91F2E" w:rsidRDefault="00573362" w:rsidP="00573362">
      <w:pPr>
        <w:pStyle w:val="berschrift3"/>
      </w:pPr>
      <w:r>
        <w:t>Results</w:t>
      </w:r>
    </w:p>
    <w:p w14:paraId="3F86DF43" w14:textId="5ADA1731" w:rsidR="001932BE" w:rsidRDefault="001932BE" w:rsidP="000635DC">
      <w:r>
        <w:t xml:space="preserve">The </w:t>
      </w:r>
      <w:r w:rsidR="00090276">
        <w:t xml:space="preserve">subjective </w:t>
      </w:r>
      <w:r w:rsidR="00FC5AE2">
        <w:t xml:space="preserve">rating, </w:t>
      </w:r>
      <w:r>
        <w:t>debriefing</w:t>
      </w:r>
      <w:r w:rsidR="00090276">
        <w:t xml:space="preserve">s </w:t>
      </w:r>
      <w:r>
        <w:t>and preliminary analysis of the logging data showed the following:</w:t>
      </w:r>
    </w:p>
    <w:p w14:paraId="113F18BE" w14:textId="5B804DE0" w:rsidR="004A5774" w:rsidRDefault="001932BE" w:rsidP="004A5774">
      <w:pPr>
        <w:pStyle w:val="Listenabsatz"/>
        <w:numPr>
          <w:ilvl w:val="0"/>
          <w:numId w:val="12"/>
        </w:numPr>
      </w:pPr>
      <w:r>
        <w:t xml:space="preserve">The SA-based adaption was accepted well by the pilots and </w:t>
      </w:r>
      <w:r w:rsidR="00381D9E">
        <w:t xml:space="preserve">subjective </w:t>
      </w:r>
      <w:r>
        <w:t xml:space="preserve">rating was </w:t>
      </w:r>
      <w:r w:rsidR="001677F1">
        <w:t>positi</w:t>
      </w:r>
      <w:r w:rsidR="00EF1FB7">
        <w:t>ve</w:t>
      </w:r>
      <w:r w:rsidR="00090276">
        <w:t>.</w:t>
      </w:r>
      <w:r>
        <w:t xml:space="preserve"> </w:t>
      </w:r>
      <w:r w:rsidR="00F10402">
        <w:t xml:space="preserve">The use-cases were considered to be useful in a real-world task setting. </w:t>
      </w:r>
      <w:r w:rsidR="004A5774">
        <w:t xml:space="preserve">Especially indications in the tactical map were </w:t>
      </w:r>
      <w:r w:rsidR="006971F2">
        <w:t>evaluated</w:t>
      </w:r>
      <w:r w:rsidR="004A5774">
        <w:t xml:space="preserve"> as very helpful.</w:t>
      </w:r>
      <w:r w:rsidR="00125898">
        <w:t xml:space="preserve"> </w:t>
      </w:r>
      <w:r w:rsidR="0088125F">
        <w:t>In addition</w:t>
      </w:r>
      <w:r w:rsidR="00125898">
        <w:t xml:space="preserve">, pilots </w:t>
      </w:r>
      <w:r w:rsidR="0088125F">
        <w:t>asked for phase-of-flight specific use cases (e.g.</w:t>
      </w:r>
      <w:r w:rsidR="00275C80">
        <w:t>,</w:t>
      </w:r>
      <w:r w:rsidR="0088125F">
        <w:t xml:space="preserve"> take-off, landing). </w:t>
      </w:r>
    </w:p>
    <w:p w14:paraId="6A4B38BE" w14:textId="2F8D3126" w:rsidR="00090276" w:rsidRDefault="002D3D8D" w:rsidP="001932BE">
      <w:pPr>
        <w:pStyle w:val="Listenabsatz"/>
        <w:numPr>
          <w:ilvl w:val="0"/>
          <w:numId w:val="12"/>
        </w:numPr>
      </w:pPr>
      <w:r>
        <w:t xml:space="preserve">In a few situations, </w:t>
      </w:r>
      <w:r w:rsidR="00FE7E28">
        <w:t>pilots</w:t>
      </w:r>
      <w:r>
        <w:t xml:space="preserve"> did not </w:t>
      </w:r>
      <w:r w:rsidR="00D558FA">
        <w:t>monitor</w:t>
      </w:r>
      <w:r>
        <w:t xml:space="preserve"> </w:t>
      </w:r>
      <w:r w:rsidR="00FE7E28">
        <w:t>a certain cockpit display</w:t>
      </w:r>
      <w:r>
        <w:t xml:space="preserve"> because they relied on the auditive text messages telling them relevant information. </w:t>
      </w:r>
      <w:r w:rsidR="0076736D">
        <w:t>In other cases</w:t>
      </w:r>
      <w:r>
        <w:t>, p</w:t>
      </w:r>
      <w:r w:rsidR="00090276">
        <w:t xml:space="preserve">ilots criticized when </w:t>
      </w:r>
      <w:r>
        <w:t>text</w:t>
      </w:r>
      <w:r>
        <w:t xml:space="preserve"> messages</w:t>
      </w:r>
      <w:r w:rsidR="00090276">
        <w:t xml:space="preserve"> contained</w:t>
      </w:r>
      <w:r w:rsidR="0076736D">
        <w:t xml:space="preserve"> a lot of</w:t>
      </w:r>
      <w:r w:rsidR="00090276">
        <w:t xml:space="preserve"> information</w:t>
      </w:r>
      <w:r>
        <w:t>.</w:t>
      </w:r>
    </w:p>
    <w:p w14:paraId="188B26CB" w14:textId="112A9718" w:rsidR="00090276" w:rsidRDefault="00426376" w:rsidP="001932BE">
      <w:pPr>
        <w:pStyle w:val="Listenabsatz"/>
        <w:numPr>
          <w:ilvl w:val="0"/>
          <w:numId w:val="12"/>
        </w:numPr>
      </w:pPr>
      <w:r>
        <w:t>P</w:t>
      </w:r>
      <w:r w:rsidR="00090276">
        <w:t>ilots ignore</w:t>
      </w:r>
      <w:r>
        <w:t>d</w:t>
      </w:r>
      <w:r w:rsidR="00090276">
        <w:t xml:space="preserve"> </w:t>
      </w:r>
      <w:r w:rsidR="004A2254">
        <w:t xml:space="preserve">system indications </w:t>
      </w:r>
      <w:r w:rsidR="00090276">
        <w:t>as soon as the workload was high</w:t>
      </w:r>
      <w:r w:rsidR="008E4A42">
        <w:t>. Because of this, they often could not recall an encountered use-case in some trials.</w:t>
      </w:r>
    </w:p>
    <w:p w14:paraId="7A3E068E" w14:textId="2133E74C" w:rsidR="001677F1" w:rsidRDefault="002D6E96" w:rsidP="001677F1">
      <w:pPr>
        <w:pStyle w:val="Listenabsatz"/>
        <w:numPr>
          <w:ilvl w:val="0"/>
          <w:numId w:val="12"/>
        </w:numPr>
      </w:pPr>
      <w:r>
        <w:t xml:space="preserve">Pilots </w:t>
      </w:r>
      <w:r w:rsidR="00426376">
        <w:t xml:space="preserve">disliked </w:t>
      </w:r>
      <w:r w:rsidR="004A5774">
        <w:t xml:space="preserve">to system indications that merely </w:t>
      </w:r>
      <w:r w:rsidR="007E0B8E">
        <w:t>told</w:t>
      </w:r>
      <w:r w:rsidR="004A5774">
        <w:t xml:space="preserve"> them </w:t>
      </w:r>
      <w:r w:rsidR="00EE13BA">
        <w:t>information</w:t>
      </w:r>
      <w:r w:rsidR="004A5774">
        <w:t xml:space="preserve"> they should know from a perspective of SA. </w:t>
      </w:r>
      <w:r w:rsidR="00426376">
        <w:t>In their opinion, the SA-based indication should only appear when there is action required.</w:t>
      </w:r>
    </w:p>
    <w:p w14:paraId="53CA1014" w14:textId="77777777" w:rsidR="002942FF" w:rsidRDefault="002942FF" w:rsidP="002942FF">
      <w:pPr>
        <w:pStyle w:val="Listenabsatz"/>
      </w:pPr>
    </w:p>
    <w:p w14:paraId="0E4BC760" w14:textId="7625707E" w:rsidR="00426376" w:rsidRDefault="002376EA" w:rsidP="002376EA">
      <w:pPr>
        <w:pStyle w:val="berschrift3"/>
      </w:pPr>
      <w:r>
        <w:t>Discussion</w:t>
      </w:r>
    </w:p>
    <w:p w14:paraId="4D568670" w14:textId="253CE656" w:rsidR="001932BE" w:rsidRDefault="00F10402" w:rsidP="000635DC">
      <w:r>
        <w:t>Our experiment showed that</w:t>
      </w:r>
      <w:r w:rsidR="00807695">
        <w:t xml:space="preserve"> we successfully implemented use-cases</w:t>
      </w:r>
      <w:r w:rsidR="004F30B0">
        <w:t>, that are</w:t>
      </w:r>
      <w:r w:rsidR="00807695">
        <w:t xml:space="preserve"> useful in </w:t>
      </w:r>
      <w:r w:rsidR="004F30B0">
        <w:t>a real-world fighter jet</w:t>
      </w:r>
      <w:r w:rsidR="00807695">
        <w:t xml:space="preserve"> cockpit. However,</w:t>
      </w:r>
      <w:r w:rsidR="001B5068">
        <w:t xml:space="preserve"> one flaw</w:t>
      </w:r>
      <w:r w:rsidR="002D3D8D">
        <w:t xml:space="preserve"> of our approach is, that in situations where the pilot focuses on a single demanding task</w:t>
      </w:r>
      <w:r w:rsidR="00961800">
        <w:t xml:space="preserve"> </w:t>
      </w:r>
      <w:r w:rsidR="00DD284A">
        <w:t>while ignoring</w:t>
      </w:r>
      <w:r w:rsidR="00961800">
        <w:t xml:space="preserve"> other information</w:t>
      </w:r>
      <w:r w:rsidR="002D3D8D">
        <w:t>, our</w:t>
      </w:r>
      <w:r w:rsidR="00DD284A">
        <w:t xml:space="preserve"> </w:t>
      </w:r>
      <w:r w:rsidR="002D3D8D">
        <w:t xml:space="preserve">system </w:t>
      </w:r>
      <w:r w:rsidR="00634356">
        <w:t xml:space="preserve">tends to </w:t>
      </w:r>
      <w:r w:rsidR="002D3D8D">
        <w:t xml:space="preserve">trigger </w:t>
      </w:r>
      <w:r w:rsidR="00DD284A">
        <w:t xml:space="preserve">more </w:t>
      </w:r>
      <w:r w:rsidR="002D3D8D">
        <w:t>indications</w:t>
      </w:r>
      <w:r w:rsidR="00634356">
        <w:t xml:space="preserve"> since SA in task-irrelevant information suffers from the attentional focus on </w:t>
      </w:r>
      <w:r w:rsidR="009A15D0">
        <w:t>a single</w:t>
      </w:r>
      <w:r w:rsidR="00634356">
        <w:t xml:space="preserve"> task</w:t>
      </w:r>
      <w:r w:rsidR="00961800">
        <w:t>.</w:t>
      </w:r>
      <w:r w:rsidR="002D3D8D">
        <w:t xml:space="preserve"> </w:t>
      </w:r>
      <w:r w:rsidR="001134D5">
        <w:t>But</w:t>
      </w:r>
      <w:r w:rsidR="00807695">
        <w:t xml:space="preserve"> </w:t>
      </w:r>
      <w:r w:rsidR="002D3D8D">
        <w:t>these indications</w:t>
      </w:r>
      <w:r w:rsidR="00DA497F">
        <w:t xml:space="preserve"> </w:t>
      </w:r>
      <w:r w:rsidR="002D3D8D">
        <w:t xml:space="preserve">are </w:t>
      </w:r>
      <w:r w:rsidR="00961800">
        <w:t xml:space="preserve">often </w:t>
      </w:r>
      <w:r w:rsidR="002D3D8D">
        <w:t>ignored due to high workload</w:t>
      </w:r>
      <w:r w:rsidR="002B08C9">
        <w:t xml:space="preserve"> or </w:t>
      </w:r>
      <w:r w:rsidR="003275A6">
        <w:t xml:space="preserve">might </w:t>
      </w:r>
      <w:r w:rsidR="002B08C9">
        <w:t>even</w:t>
      </w:r>
      <w:r w:rsidR="0056465B">
        <w:t xml:space="preserve"> add</w:t>
      </w:r>
      <w:r w:rsidR="002B08C9">
        <w:t xml:space="preserve"> more</w:t>
      </w:r>
      <w:r w:rsidR="0056465B">
        <w:t xml:space="preserve"> workload. This problem could be solved by two approaches: </w:t>
      </w:r>
      <w:r w:rsidR="00633EE5">
        <w:t>Either d</w:t>
      </w:r>
      <w:r w:rsidR="0056465B">
        <w:t xml:space="preserve">elaying indications until the pilot is finished with his task depending on a measurement of activity </w:t>
      </w:r>
      <w:sdt>
        <w:sdtPr>
          <w:alias w:val="To edit, see citavi.com/edit"/>
          <w:tag w:val="CitaviPlaceholder#23101368-48c8-43f6-b5ad-19f46e72032e"/>
          <w:id w:val="1080567138"/>
          <w:placeholder>
            <w:docPart w:val="DefaultPlaceholder_-1854013440"/>
          </w:placeholder>
        </w:sdtPr>
        <w:sdtContent>
          <w:r w:rsidR="00633EE5">
            <w:fldChar w:fldCharType="begin"/>
          </w:r>
          <w:r w:rsidR="00633EE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jYjkwOWRiLTg2ZWMtNDc5Zi04ZDJiLTVlZjIyNmMyMTA1ZiIsIlJhbmdlTGVuZ3RoIjoyNiwiUmVmZXJlbmNlSWQiOiJmOWYxNjU1OS0wNGVhLTRkZWItYjk0MS1mMjYwYTZlZTc2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zLTMxOS01ODQ3NS0xXzE4IiwiVXJpU3RyaW5nIjoiaHR0cHM6Ly9kb2kub3JnLzEwLjEwMDcvOTc4LTMtMzE5LTU4NDc1LTFfM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zMTktNTg0NzUtMSIsIlVyaVN0cmluZyI6Imh0dHBzOi8vZG9pLm9yZy8xMC4xMDA3Lzk3OC0zLTMxOS01ODQ3NS0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}</w:instrText>
          </w:r>
          <w:r w:rsidR="00633EE5">
            <w:fldChar w:fldCharType="separate"/>
          </w:r>
          <w:r w:rsidR="00633EE5">
            <w:t>(Honecker &amp; Schulte, 2017)</w:t>
          </w:r>
          <w:r w:rsidR="00633EE5">
            <w:fldChar w:fldCharType="end"/>
          </w:r>
        </w:sdtContent>
      </w:sdt>
      <w:r w:rsidR="0056465B">
        <w:t xml:space="preserve"> or, in critical cases, interrupt the pilot with more drastic </w:t>
      </w:r>
      <w:r w:rsidR="00633EE5">
        <w:t>cockpit adaptions</w:t>
      </w:r>
      <w:r w:rsidR="0056465B">
        <w:t xml:space="preserve"> such as cognitive counter measures </w:t>
      </w:r>
      <w:sdt>
        <w:sdtPr>
          <w:alias w:val="To edit, see citavi.com/edit"/>
          <w:tag w:val="CitaviPlaceholder#193d48b5-aef4-4da9-aa2f-ac20d23f5c4e"/>
          <w:id w:val="-1264148809"/>
          <w:placeholder>
            <w:docPart w:val="DefaultPlaceholder_-1854013440"/>
          </w:placeholder>
        </w:sdtPr>
        <w:sdtContent>
          <w:r w:rsidR="0056465B">
            <w:fldChar w:fldCharType="begin"/>
          </w:r>
          <w:r w:rsidR="0056465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ZDNhZmUyLTRiZWYtNGYzMC05Mzc1LTkxYTQwZjBkNzRhNiIsIlJhbmdlTGVuZ3RoIjoyNCwiUmVmZXJlbmNlSWQiOiJiYjJmMWI5OS03OTgzLTQ3YTYtYmRkNy00NWJlNTUzOTIwN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c2ltb25cXEFwcERhdGFcXExvY2FsXFxUZW1wXFxweXB4bWJ3cS5qcGciLCJVcmlTdHJpbmciOiJiYjJmMWI5OS03OTgzLTQ3YTYtYmRkNy00NWJlNTUzOTIw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MxMzgzMS4zMzc2NzA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EzODMxLjMzNzY3MDkiLCJVcmlTdHJpbmciOiJodHRwczovL2RvaS5vcmcvMTAuMTE0NS8zMzEzODMxLjMzNzY3M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HNjaHdlcmQiLCJDcmVhdGVkT24iOiIyMDIxLTEyLTIwVDEzOjQzOjE5IiwiTW9kaWZpZWRCeSI6Il9TaW1vbiBzY2h3ZXJkIiwiSWQiOiI2ZjViZGE0Yi1mOGU4LTRmMTQtOTg2MS1kZTdhNjJlYWY2ODYiLCJNb2RpZmllZE9uIjoiMjAyMS0xMi0yMFQxMzo0Mz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Q1LzMzMTM4MzEiLCJVcmlTdHJpbmciOiJodHRwczovL2RvaS5vcmcvMTAuMTE0NS8zMzEzODM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}</w:instrText>
          </w:r>
          <w:r w:rsidR="0056465B">
            <w:fldChar w:fldCharType="separate"/>
          </w:r>
          <w:r w:rsidR="0056465B">
            <w:t>(Saint-Lot et al., 2020)</w:t>
          </w:r>
          <w:r w:rsidR="0056465B">
            <w:fldChar w:fldCharType="end"/>
          </w:r>
        </w:sdtContent>
      </w:sdt>
      <w:r w:rsidR="0056465B">
        <w:t>.</w:t>
      </w:r>
      <w:r w:rsidR="000C6D4D">
        <w:t xml:space="preserve"> We are planning to evaluate these approaches in our future studies.</w:t>
      </w:r>
    </w:p>
    <w:p w14:paraId="4FACC6F3" w14:textId="77777777" w:rsidR="0016576F" w:rsidRDefault="0016576F" w:rsidP="002049AF"/>
    <w:sdt>
      <w:sdtPr>
        <w:tag w:val="CitaviBibliography"/>
        <w:id w:val="1567764538"/>
        <w:placeholder>
          <w:docPart w:val="DefaultPlaceholder_-1854013440"/>
        </w:placeholder>
      </w:sdtPr>
      <w:sdtEndPr>
        <w:rPr>
          <w:rFonts w:eastAsia="NimbusRomNo9L-Regu"/>
          <w:b w:val="0"/>
          <w:sz w:val="24"/>
          <w:szCs w:val="24"/>
        </w:rPr>
      </w:sdtEndPr>
      <w:sdtContent>
        <w:p w14:paraId="6FFF506E" w14:textId="77777777" w:rsidR="00633EE5" w:rsidRPr="00633EE5" w:rsidRDefault="00FD5554" w:rsidP="00633EE5">
          <w:pPr>
            <w:pStyle w:val="CitaviBibliographyHeading"/>
            <w:rPr>
              <w:lang w:val="de-DE"/>
            </w:rPr>
          </w:pPr>
          <w:r>
            <w:fldChar w:fldCharType="begin"/>
          </w:r>
          <w:r w:rsidRPr="009F6952">
            <w:rPr>
              <w:lang w:val="de-DE"/>
            </w:rPr>
            <w:instrText>ADDIN CitaviBibliography</w:instrText>
          </w:r>
          <w:r>
            <w:fldChar w:fldCharType="separate"/>
          </w:r>
          <w:r w:rsidR="00633EE5" w:rsidRPr="00633EE5">
            <w:rPr>
              <w:lang w:val="de-DE"/>
            </w:rPr>
            <w:t>References</w:t>
          </w:r>
        </w:p>
        <w:p w14:paraId="474D9917" w14:textId="77777777" w:rsidR="00633EE5" w:rsidRDefault="00633EE5" w:rsidP="00633EE5">
          <w:pPr>
            <w:pStyle w:val="CitaviBibliographyEntry"/>
          </w:pPr>
          <w:bookmarkStart w:id="3" w:name="_CTVL001bc79d2b3a75a49acbdb224e22f170677"/>
          <w:r w:rsidRPr="00633EE5">
            <w:rPr>
              <w:lang w:val="de-DE"/>
            </w:rPr>
            <w:t xml:space="preserve">Brand, Y., &amp; Schulte, A. (2018). </w:t>
          </w:r>
          <w:r>
            <w:t>Design and Evaluation of a Workload-Adaptive Associate System for Cockpit Crews. In D. Harris (Ed.),</w:t>
          </w:r>
          <w:bookmarkEnd w:id="3"/>
          <w:r>
            <w:t xml:space="preserve"> </w:t>
          </w:r>
          <w:r w:rsidRPr="00633EE5">
            <w:rPr>
              <w:i/>
            </w:rPr>
            <w:t xml:space="preserve">Engineering Psychology and Cognitive Ergonomics </w:t>
          </w:r>
          <w:r w:rsidRPr="00633EE5">
            <w:t>(pp. 3–18). Springer International Publishing.</w:t>
          </w:r>
        </w:p>
        <w:p w14:paraId="79D2C0B1" w14:textId="77777777" w:rsidR="00633EE5" w:rsidRDefault="00633EE5" w:rsidP="00633EE5">
          <w:pPr>
            <w:pStyle w:val="CitaviBibliographyEntry"/>
          </w:pPr>
          <w:bookmarkStart w:id="4" w:name="_CTVL0011f7ae2cb74e04157a528b6f1d89d0f63"/>
          <w:proofErr w:type="spellStart"/>
          <w:r>
            <w:t>Dehais</w:t>
          </w:r>
          <w:proofErr w:type="spellEnd"/>
          <w:r>
            <w:t xml:space="preserve">, F [Frederic.], Roy, R. N., &amp; </w:t>
          </w:r>
          <w:proofErr w:type="spellStart"/>
          <w:r>
            <w:t>Scannella</w:t>
          </w:r>
          <w:proofErr w:type="spellEnd"/>
          <w:r>
            <w:t>, S. (2019). Inattentional deafness to auditory alarms: Inter-individual differences, electrophysiological signature and single trial classification.</w:t>
          </w:r>
          <w:bookmarkEnd w:id="4"/>
          <w:r>
            <w:t xml:space="preserve"> </w:t>
          </w:r>
          <w:proofErr w:type="spellStart"/>
          <w:r w:rsidRPr="00633EE5">
            <w:rPr>
              <w:i/>
            </w:rPr>
            <w:t>Behavioural</w:t>
          </w:r>
          <w:proofErr w:type="spellEnd"/>
          <w:r w:rsidRPr="00633EE5">
            <w:rPr>
              <w:i/>
            </w:rPr>
            <w:t xml:space="preserve"> Brain Research</w:t>
          </w:r>
          <w:r w:rsidRPr="00633EE5">
            <w:t xml:space="preserve">, </w:t>
          </w:r>
          <w:r w:rsidRPr="00633EE5">
            <w:rPr>
              <w:i/>
            </w:rPr>
            <w:t>360</w:t>
          </w:r>
          <w:r w:rsidRPr="00633EE5">
            <w:t>, 51–59. https://doi.org/10.1016/j.bbr.2018.11.045</w:t>
          </w:r>
        </w:p>
        <w:p w14:paraId="4B6E9839" w14:textId="77777777" w:rsidR="00633EE5" w:rsidRDefault="00633EE5" w:rsidP="00633EE5">
          <w:pPr>
            <w:pStyle w:val="CitaviBibliographyEntry"/>
          </w:pPr>
          <w:bookmarkStart w:id="5" w:name="_CTVL001ff801f34d1bc427d9f5e0a2e4e631468"/>
          <w:r>
            <w:t>Endsley, M. R., &amp; Jones, D. G. (2012).</w:t>
          </w:r>
          <w:bookmarkEnd w:id="5"/>
          <w:r>
            <w:t xml:space="preserve"> </w:t>
          </w:r>
          <w:r w:rsidRPr="00633EE5">
            <w:rPr>
              <w:i/>
            </w:rPr>
            <w:t>Designing for situation awareness: An approach to user-centered design /  Mica R. Endsley and Debra G. Jones</w:t>
          </w:r>
          <w:r w:rsidRPr="00633EE5">
            <w:t xml:space="preserve"> (2nd ed.). CRC Press. </w:t>
          </w:r>
        </w:p>
        <w:p w14:paraId="7E04AE04" w14:textId="77777777" w:rsidR="00633EE5" w:rsidRDefault="00633EE5" w:rsidP="00633EE5">
          <w:pPr>
            <w:pStyle w:val="CitaviBibliographyEntry"/>
          </w:pPr>
          <w:bookmarkStart w:id="6" w:name="_CTVL001ea5ca92882c04365b2b9bdeff0c1aa83"/>
          <w:proofErr w:type="spellStart"/>
          <w:r>
            <w:t>Fortmann</w:t>
          </w:r>
          <w:proofErr w:type="spellEnd"/>
          <w:r>
            <w:t xml:space="preserve">, F., &amp; </w:t>
          </w:r>
          <w:proofErr w:type="spellStart"/>
          <w:r>
            <w:t>Mengeringhausen</w:t>
          </w:r>
          <w:proofErr w:type="spellEnd"/>
          <w:r>
            <w:t>, T. (2014). Development and Evaluation of an Assistant System to Aid Monitoring Behavior during Multi-UAV Supervisory Control. In C. Stary (Ed.),</w:t>
          </w:r>
          <w:bookmarkEnd w:id="6"/>
          <w:r>
            <w:t xml:space="preserve"> </w:t>
          </w:r>
          <w:r w:rsidRPr="00633EE5">
            <w:rPr>
              <w:i/>
            </w:rPr>
            <w:t xml:space="preserve">Proceedings of the 2014 European Conference on Cognitive Ergonomics - ECCE '14 </w:t>
          </w:r>
          <w:r w:rsidRPr="00633EE5">
            <w:t>(pp. 1–8). ACM Press. https://doi.org/10.1145/2637248.2637257</w:t>
          </w:r>
        </w:p>
        <w:p w14:paraId="72103983" w14:textId="77777777" w:rsidR="00633EE5" w:rsidRDefault="00633EE5" w:rsidP="00633EE5">
          <w:pPr>
            <w:pStyle w:val="CitaviBibliographyEntry"/>
          </w:pPr>
          <w:bookmarkStart w:id="7" w:name="_CTVL001f9f1655904ea4debb941f260a6ee76a3"/>
          <w:r>
            <w:t>Honecker, F., &amp; Schulte, A. (2017). Automated Online Determination of Pilot Activity Under Uncertainty by Using Evidential Reasoning. In D. Harris (Ed.),</w:t>
          </w:r>
          <w:bookmarkEnd w:id="7"/>
          <w:r>
            <w:t xml:space="preserve"> </w:t>
          </w:r>
          <w:r w:rsidRPr="00633EE5">
            <w:rPr>
              <w:i/>
            </w:rPr>
            <w:t xml:space="preserve">Lecture Notes in Computer Science. Engineering Psychology and Cognitive Ergonomics: Cognition </w:t>
          </w:r>
          <w:r w:rsidRPr="00633EE5">
            <w:rPr>
              <w:i/>
            </w:rPr>
            <w:lastRenderedPageBreak/>
            <w:t xml:space="preserve">and Design </w:t>
          </w:r>
          <w:r w:rsidRPr="00633EE5">
            <w:t>(Vol. 10276, pp. 231–250). Springer International Publishing. https://doi.org/10.1007/978-3-319-58475-1_18</w:t>
          </w:r>
        </w:p>
        <w:p w14:paraId="53E46C37" w14:textId="77777777" w:rsidR="00633EE5" w:rsidRDefault="00633EE5" w:rsidP="00633EE5">
          <w:pPr>
            <w:pStyle w:val="CitaviBibliographyEntry"/>
          </w:pPr>
          <w:bookmarkStart w:id="8" w:name="_CTVL001d67d58a386844adb8e52ca38c96d5f51"/>
          <w:r>
            <w:t>Jones, D. G., &amp; Endsley, M. R. (1996). Sources of situation awareness errors in aviation.</w:t>
          </w:r>
          <w:bookmarkEnd w:id="8"/>
          <w:r>
            <w:t xml:space="preserve"> </w:t>
          </w:r>
          <w:r w:rsidRPr="00633EE5">
            <w:rPr>
              <w:i/>
            </w:rPr>
            <w:t>Aviation, Space, and Environmental Medicine</w:t>
          </w:r>
          <w:r w:rsidRPr="00633EE5">
            <w:t xml:space="preserve">, </w:t>
          </w:r>
          <w:r w:rsidRPr="00633EE5">
            <w:rPr>
              <w:i/>
            </w:rPr>
            <w:t>67</w:t>
          </w:r>
          <w:r w:rsidRPr="00633EE5">
            <w:t>(6), 507–512.</w:t>
          </w:r>
        </w:p>
        <w:p w14:paraId="7BB27B5E" w14:textId="77777777" w:rsidR="00633EE5" w:rsidRDefault="00633EE5" w:rsidP="00633EE5">
          <w:pPr>
            <w:pStyle w:val="CitaviBibliographyEntry"/>
          </w:pPr>
          <w:bookmarkStart w:id="9" w:name="_CTVL001666fe9a35f1f460db4c15e2002d5f6fb"/>
          <w:r>
            <w:t xml:space="preserve">Kelly, D., &amp; </w:t>
          </w:r>
          <w:proofErr w:type="spellStart"/>
          <w:r>
            <w:t>Efthymiou</w:t>
          </w:r>
          <w:proofErr w:type="spellEnd"/>
          <w:r>
            <w:t>, M. (2019). An analysis of human factors in fifty controlled flight into terrain aviation accidents from 2007 to 2017.</w:t>
          </w:r>
          <w:bookmarkEnd w:id="9"/>
          <w:r>
            <w:t xml:space="preserve"> </w:t>
          </w:r>
          <w:r w:rsidRPr="00633EE5">
            <w:rPr>
              <w:i/>
            </w:rPr>
            <w:t>Journal of Safety Research</w:t>
          </w:r>
          <w:r w:rsidRPr="00633EE5">
            <w:t xml:space="preserve">, </w:t>
          </w:r>
          <w:r w:rsidRPr="00633EE5">
            <w:rPr>
              <w:i/>
            </w:rPr>
            <w:t>69</w:t>
          </w:r>
          <w:r w:rsidRPr="00633EE5">
            <w:t>, 155–165. https://doi.org/10.1016/j.jsr.2019.03.009</w:t>
          </w:r>
        </w:p>
        <w:p w14:paraId="656DCA01" w14:textId="77777777" w:rsidR="00633EE5" w:rsidRDefault="00633EE5" w:rsidP="00633EE5">
          <w:pPr>
            <w:pStyle w:val="CitaviBibliographyEntry"/>
          </w:pPr>
          <w:bookmarkStart w:id="10" w:name="_CTVL001ad508b1313d04f9ab5cc6060b7eb3e70"/>
          <w:r>
            <w:t xml:space="preserve">Lindner, S., </w:t>
          </w:r>
          <w:proofErr w:type="spellStart"/>
          <w:r>
            <w:t>Mund</w:t>
          </w:r>
          <w:proofErr w:type="spellEnd"/>
          <w:r>
            <w:t>, D., &amp; Schulte, A. (2022). How Human-Autonomy Teams change the Role of future Fighter Pilots: An Experimental Assessment. In</w:t>
          </w:r>
          <w:bookmarkEnd w:id="10"/>
          <w:r>
            <w:t xml:space="preserve"> </w:t>
          </w:r>
          <w:r w:rsidRPr="00633EE5">
            <w:rPr>
              <w:i/>
            </w:rPr>
            <w:t xml:space="preserve">AIAA SCITECH Forum. </w:t>
          </w:r>
          <w:r w:rsidRPr="00633EE5">
            <w:t>https://doi.org/10.2514/6.2022-2551</w:t>
          </w:r>
        </w:p>
        <w:p w14:paraId="34E3DE0B" w14:textId="77777777" w:rsidR="00633EE5" w:rsidRDefault="00633EE5" w:rsidP="00633EE5">
          <w:pPr>
            <w:pStyle w:val="CitaviBibliographyEntry"/>
          </w:pPr>
          <w:bookmarkStart w:id="11" w:name="_CTVL0017564ed67e2b64f21ae435a05630756ed"/>
          <w:r>
            <w:t xml:space="preserve">Olivier </w:t>
          </w:r>
          <w:proofErr w:type="spellStart"/>
          <w:r>
            <w:t>Lefrancois</w:t>
          </w:r>
          <w:proofErr w:type="spellEnd"/>
          <w:r>
            <w:t xml:space="preserve">, Nadine </w:t>
          </w:r>
          <w:proofErr w:type="spellStart"/>
          <w:r>
            <w:t>Matton</w:t>
          </w:r>
          <w:proofErr w:type="spellEnd"/>
          <w:r>
            <w:t xml:space="preserve">, Yves </w:t>
          </w:r>
          <w:proofErr w:type="spellStart"/>
          <w:r>
            <w:t>Gourinat</w:t>
          </w:r>
          <w:proofErr w:type="spellEnd"/>
          <w:r>
            <w:t xml:space="preserve">, </w:t>
          </w:r>
          <w:proofErr w:type="spellStart"/>
          <w:r>
            <w:t>Vsevolod</w:t>
          </w:r>
          <w:proofErr w:type="spellEnd"/>
          <w:r>
            <w:t xml:space="preserve"> </w:t>
          </w:r>
          <w:proofErr w:type="spellStart"/>
          <w:r>
            <w:t>Peysakhovich</w:t>
          </w:r>
          <w:proofErr w:type="spellEnd"/>
          <w:r>
            <w:t xml:space="preserve">, &amp; </w:t>
          </w:r>
          <w:proofErr w:type="spellStart"/>
          <w:r>
            <w:t>Mickaël</w:t>
          </w:r>
          <w:proofErr w:type="spellEnd"/>
          <w:r>
            <w:t xml:space="preserve"> Causse (2016). The role of Pilots’ monitoring strategies in flight performance. In</w:t>
          </w:r>
          <w:bookmarkEnd w:id="11"/>
          <w:r>
            <w:t xml:space="preserve"> </w:t>
          </w:r>
          <w:r w:rsidRPr="00633EE5">
            <w:rPr>
              <w:i/>
            </w:rPr>
            <w:t>European Association for Aviation Psychology Conference EAAP32</w:t>
          </w:r>
          <w:r w:rsidRPr="00633EE5">
            <w:t>. https://oatao.univ-toulouse.fr/16173/</w:t>
          </w:r>
        </w:p>
        <w:p w14:paraId="36C2C1E5" w14:textId="77777777" w:rsidR="00633EE5" w:rsidRPr="00633EE5" w:rsidRDefault="00633EE5" w:rsidP="00633EE5">
          <w:pPr>
            <w:pStyle w:val="CitaviBibliographyEntry"/>
            <w:rPr>
              <w:lang w:val="fr-FR"/>
            </w:rPr>
          </w:pPr>
          <w:bookmarkStart w:id="12" w:name="_CTVL001959c6294d2364a4ca673ee59c9cee16b"/>
          <w:proofErr w:type="spellStart"/>
          <w:r w:rsidRPr="00633EE5">
            <w:rPr>
              <w:lang w:val="it-IT"/>
            </w:rPr>
            <w:t>Parasuraman</w:t>
          </w:r>
          <w:proofErr w:type="spellEnd"/>
          <w:r w:rsidRPr="00633EE5">
            <w:rPr>
              <w:lang w:val="it-IT"/>
            </w:rPr>
            <w:t xml:space="preserve">, R., &amp; </w:t>
          </w:r>
          <w:proofErr w:type="spellStart"/>
          <w:r w:rsidRPr="00633EE5">
            <w:rPr>
              <w:lang w:val="it-IT"/>
            </w:rPr>
            <w:t>Manzey</w:t>
          </w:r>
          <w:proofErr w:type="spellEnd"/>
          <w:r w:rsidRPr="00633EE5">
            <w:rPr>
              <w:lang w:val="it-IT"/>
            </w:rPr>
            <w:t xml:space="preserve">, D. H. (2010). </w:t>
          </w:r>
          <w:r>
            <w:t>Complacency and bias in human use of automation: An attentional integration.</w:t>
          </w:r>
          <w:bookmarkEnd w:id="12"/>
          <w:r>
            <w:t xml:space="preserve"> </w:t>
          </w:r>
          <w:r w:rsidRPr="00633EE5">
            <w:rPr>
              <w:i/>
              <w:lang w:val="fr-FR"/>
            </w:rPr>
            <w:t xml:space="preserve">Human </w:t>
          </w:r>
          <w:proofErr w:type="spellStart"/>
          <w:r w:rsidRPr="00633EE5">
            <w:rPr>
              <w:i/>
              <w:lang w:val="fr-FR"/>
            </w:rPr>
            <w:t>Factors</w:t>
          </w:r>
          <w:proofErr w:type="spellEnd"/>
          <w:r w:rsidRPr="00633EE5">
            <w:rPr>
              <w:lang w:val="fr-FR"/>
            </w:rPr>
            <w:t xml:space="preserve">, </w:t>
          </w:r>
          <w:r w:rsidRPr="00633EE5">
            <w:rPr>
              <w:i/>
              <w:lang w:val="fr-FR"/>
            </w:rPr>
            <w:t>52</w:t>
          </w:r>
          <w:r w:rsidRPr="00633EE5">
            <w:rPr>
              <w:lang w:val="fr-FR"/>
            </w:rPr>
            <w:t>(3), 381–410. https://doi.org/10.1177/0018720810376055</w:t>
          </w:r>
        </w:p>
        <w:p w14:paraId="3DD78AD9" w14:textId="77777777" w:rsidR="00633EE5" w:rsidRDefault="00633EE5" w:rsidP="00633EE5">
          <w:pPr>
            <w:pStyle w:val="CitaviBibliographyEntry"/>
          </w:pPr>
          <w:bookmarkStart w:id="13" w:name="_CTVL0019f89ba86b2e1467e94838b52522dc5a5"/>
          <w:proofErr w:type="spellStart"/>
          <w:r w:rsidRPr="00633EE5">
            <w:rPr>
              <w:lang w:val="fr-FR"/>
            </w:rPr>
            <w:t>Peysakhovich</w:t>
          </w:r>
          <w:proofErr w:type="spellEnd"/>
          <w:r w:rsidRPr="00633EE5">
            <w:rPr>
              <w:lang w:val="fr-FR"/>
            </w:rPr>
            <w:t xml:space="preserve">, V., Lefrançois, O., </w:t>
          </w:r>
          <w:proofErr w:type="spellStart"/>
          <w:r w:rsidRPr="00633EE5">
            <w:rPr>
              <w:lang w:val="fr-FR"/>
            </w:rPr>
            <w:t>Dehais</w:t>
          </w:r>
          <w:proofErr w:type="spellEnd"/>
          <w:r w:rsidRPr="00633EE5">
            <w:rPr>
              <w:lang w:val="fr-FR"/>
            </w:rPr>
            <w:t xml:space="preserve">, F [Frédéric], &amp; Causse, M. (2018). </w:t>
          </w:r>
          <w:r>
            <w:t xml:space="preserve">The </w:t>
          </w:r>
          <w:proofErr w:type="spellStart"/>
          <w:r>
            <w:t>Neuroergonomics</w:t>
          </w:r>
          <w:proofErr w:type="spellEnd"/>
          <w:r>
            <w:t xml:space="preserve"> of Aircraft Cockpits: The Four Stages of Eye-Tracking Integration to Enhance Flight Safety.</w:t>
          </w:r>
          <w:bookmarkEnd w:id="13"/>
          <w:r>
            <w:t xml:space="preserve"> </w:t>
          </w:r>
          <w:r w:rsidRPr="00633EE5">
            <w:rPr>
              <w:i/>
            </w:rPr>
            <w:t>Safety</w:t>
          </w:r>
          <w:r w:rsidRPr="00633EE5">
            <w:t xml:space="preserve">, </w:t>
          </w:r>
          <w:r w:rsidRPr="00633EE5">
            <w:rPr>
              <w:i/>
            </w:rPr>
            <w:t>4</w:t>
          </w:r>
          <w:r w:rsidRPr="00633EE5">
            <w:t>(1), 8. https://doi.org/10.3390/safety4010008</w:t>
          </w:r>
        </w:p>
        <w:p w14:paraId="76812F92" w14:textId="77777777" w:rsidR="00633EE5" w:rsidRDefault="00633EE5" w:rsidP="00633EE5">
          <w:pPr>
            <w:pStyle w:val="CitaviBibliographyEntry"/>
          </w:pPr>
          <w:bookmarkStart w:id="14" w:name="_CTVL001bb2f1b99798347a6bdd745be55392042"/>
          <w:r>
            <w:t xml:space="preserve">Saint-Lot, J., Imbert, J.‑P., &amp; </w:t>
          </w:r>
          <w:proofErr w:type="spellStart"/>
          <w:r>
            <w:t>Dehais</w:t>
          </w:r>
          <w:proofErr w:type="spellEnd"/>
          <w:r>
            <w:t xml:space="preserve">, F [Frédéric] (2020). Red Alert: A Cognitive Countermeasure to Mitigate Attentional Tunneling. In R. </w:t>
          </w:r>
          <w:proofErr w:type="spellStart"/>
          <w:r>
            <w:t>Bernhaupt</w:t>
          </w:r>
          <w:proofErr w:type="spellEnd"/>
          <w:r>
            <w:t xml:space="preserve">, F. '. Mueller, D. Verweij, J. Andres, J. </w:t>
          </w:r>
          <w:proofErr w:type="spellStart"/>
          <w:r>
            <w:t>McGrenere</w:t>
          </w:r>
          <w:proofErr w:type="spellEnd"/>
          <w:r>
            <w:t xml:space="preserve">, A. Cockburn, I. Avellino, A. </w:t>
          </w:r>
          <w:proofErr w:type="spellStart"/>
          <w:r>
            <w:t>Goguey</w:t>
          </w:r>
          <w:proofErr w:type="spellEnd"/>
          <w:r>
            <w:t xml:space="preserve">, P. </w:t>
          </w:r>
          <w:proofErr w:type="spellStart"/>
          <w:r>
            <w:t>Bjørn</w:t>
          </w:r>
          <w:proofErr w:type="spellEnd"/>
          <w:r>
            <w:t xml:space="preserve">, S. Zhao, B. P. Samson, &amp; R. </w:t>
          </w:r>
          <w:proofErr w:type="spellStart"/>
          <w:r>
            <w:t>Kocielnik</w:t>
          </w:r>
          <w:proofErr w:type="spellEnd"/>
          <w:r>
            <w:t xml:space="preserve"> (Eds.),</w:t>
          </w:r>
          <w:bookmarkEnd w:id="14"/>
          <w:r>
            <w:t xml:space="preserve"> </w:t>
          </w:r>
          <w:r w:rsidRPr="00633EE5">
            <w:rPr>
              <w:i/>
            </w:rPr>
            <w:t xml:space="preserve">Proceedings of the 2020 CHI Conference on Human Factors in Computing Systems </w:t>
          </w:r>
          <w:r w:rsidRPr="00633EE5">
            <w:t>(pp. 1–6). ACM. https://doi.org/10.1145/3313831.3376709</w:t>
          </w:r>
        </w:p>
        <w:p w14:paraId="202B485D" w14:textId="77777777" w:rsidR="00633EE5" w:rsidRDefault="00633EE5" w:rsidP="00633EE5">
          <w:pPr>
            <w:pStyle w:val="CitaviBibliographyEntry"/>
          </w:pPr>
          <w:bookmarkStart w:id="15" w:name="_CTVL0015f5ee4f6658f4981b342ebbbf30f1184"/>
          <w:r>
            <w:t>Schwerd, S., &amp; Schulte, A. (2020). Experimental Validation of an Eye-Tracking-Based Computational Method for Continuous Situation Awareness Assessment in an Aircraft Cockpit. In D. Harris &amp; W.-C. Li (Eds.),</w:t>
          </w:r>
          <w:bookmarkEnd w:id="15"/>
          <w:r>
            <w:t xml:space="preserve"> </w:t>
          </w:r>
          <w:r w:rsidRPr="00633EE5">
            <w:rPr>
              <w:i/>
            </w:rPr>
            <w:t xml:space="preserve">Lecture Notes in Computer Science. Engineering Psychology and Cognitive Ergonomics. Cognition and Design </w:t>
          </w:r>
          <w:r w:rsidRPr="00633EE5">
            <w:t>(Vol. 12187, pp. 412–425). Springer International Publishing. https://doi.org/10.1007/978-3-030-49183-3_32</w:t>
          </w:r>
        </w:p>
        <w:p w14:paraId="238352CE" w14:textId="77777777" w:rsidR="00633EE5" w:rsidRDefault="00633EE5" w:rsidP="00633EE5">
          <w:pPr>
            <w:pStyle w:val="CitaviBibliographyEntry"/>
          </w:pPr>
          <w:bookmarkStart w:id="16" w:name="_CTVL00133451fc517ef409084795676b27c4af1"/>
          <w:r w:rsidRPr="00633EE5">
            <w:rPr>
              <w:lang w:val="de-DE"/>
            </w:rPr>
            <w:t xml:space="preserve">Schwerd, S., &amp; Schulte, A. (2021a). </w:t>
          </w:r>
          <w:r>
            <w:t>Measuring the Deviation between Ground Truth and Operator Awareness in a UAV Management Scenario: An Eye-Tracking Approach. In</w:t>
          </w:r>
          <w:bookmarkEnd w:id="16"/>
          <w:r>
            <w:t xml:space="preserve"> </w:t>
          </w:r>
          <w:r w:rsidRPr="00633EE5">
            <w:rPr>
              <w:i/>
            </w:rPr>
            <w:t xml:space="preserve">AIAA </w:t>
          </w:r>
          <w:proofErr w:type="spellStart"/>
          <w:r w:rsidRPr="00633EE5">
            <w:rPr>
              <w:i/>
            </w:rPr>
            <w:t>Scitech</w:t>
          </w:r>
          <w:proofErr w:type="spellEnd"/>
          <w:r w:rsidRPr="00633EE5">
            <w:rPr>
              <w:i/>
            </w:rPr>
            <w:t xml:space="preserve"> 2021 Forum.</w:t>
          </w:r>
          <w:r w:rsidRPr="00633EE5">
            <w:t xml:space="preserve"> American Institute of Aeronautics and Astronautics. https://doi.org/10.2514/6.2021-1579</w:t>
          </w:r>
        </w:p>
        <w:p w14:paraId="531864F2" w14:textId="77777777" w:rsidR="00633EE5" w:rsidRDefault="00633EE5" w:rsidP="00633EE5">
          <w:pPr>
            <w:pStyle w:val="CitaviBibliographyEntry"/>
          </w:pPr>
          <w:bookmarkStart w:id="17" w:name="_CTVL001a2dcd668fb6a4bd08c9c9e079f22aee8"/>
          <w:r w:rsidRPr="00633EE5">
            <w:rPr>
              <w:lang w:val="de-DE"/>
            </w:rPr>
            <w:t xml:space="preserve">Schwerd, S., &amp; Schulte, A. (2021b). </w:t>
          </w:r>
          <w:r>
            <w:t>Operator State Estimation to Enable Adaptive Assistance in Manned-Unmanned-Teaming.</w:t>
          </w:r>
          <w:bookmarkEnd w:id="17"/>
          <w:r>
            <w:t xml:space="preserve"> </w:t>
          </w:r>
          <w:r w:rsidRPr="00633EE5">
            <w:rPr>
              <w:i/>
            </w:rPr>
            <w:t>Cognitive Systems Research</w:t>
          </w:r>
          <w:r w:rsidRPr="00633EE5">
            <w:t xml:space="preserve">, </w:t>
          </w:r>
          <w:r w:rsidRPr="00633EE5">
            <w:rPr>
              <w:i/>
            </w:rPr>
            <w:t>67</w:t>
          </w:r>
          <w:r w:rsidRPr="00633EE5">
            <w:t>, 73–83. https://doi.org/10.1016/j.cogsys.2021.01.002</w:t>
          </w:r>
        </w:p>
        <w:p w14:paraId="1D8D4270" w14:textId="77777777" w:rsidR="00633EE5" w:rsidRDefault="00633EE5" w:rsidP="00633EE5">
          <w:pPr>
            <w:pStyle w:val="CitaviBibliographyEntry"/>
          </w:pPr>
          <w:bookmarkStart w:id="18" w:name="_CTVL001d1730989bd1d479aab5d0fc1d7334d0e"/>
          <w:r>
            <w:t>Schwerd, S., &amp; Schulte, A. (2021c). Situation Awareness Adaptive Alerting in an Aircraft Cockpit: A Simulator Study.</w:t>
          </w:r>
          <w:bookmarkEnd w:id="18"/>
          <w:r>
            <w:t xml:space="preserve"> </w:t>
          </w:r>
          <w:r w:rsidRPr="00633EE5">
            <w:rPr>
              <w:i/>
            </w:rPr>
            <w:t xml:space="preserve">Preprint. </w:t>
          </w:r>
          <w:r w:rsidRPr="00633EE5">
            <w:t>Advance online publication. https://doi.org/10.31224/osf.io/9gmnv</w:t>
          </w:r>
        </w:p>
        <w:p w14:paraId="6D6EF15D" w14:textId="77777777" w:rsidR="00633EE5" w:rsidRDefault="00633EE5" w:rsidP="00633EE5">
          <w:pPr>
            <w:pStyle w:val="CitaviBibliographyEntry"/>
          </w:pPr>
          <w:bookmarkStart w:id="19" w:name="_CTVL00184e8bb282116466db58241b0375f962a"/>
          <w:proofErr w:type="spellStart"/>
          <w:r>
            <w:t>Shorrock</w:t>
          </w:r>
          <w:proofErr w:type="spellEnd"/>
          <w:r>
            <w:t>, S. T. (2007). Errors of perception in air traffic control.</w:t>
          </w:r>
          <w:bookmarkEnd w:id="19"/>
          <w:r>
            <w:t xml:space="preserve"> </w:t>
          </w:r>
          <w:r w:rsidRPr="00633EE5">
            <w:rPr>
              <w:i/>
            </w:rPr>
            <w:t>Safety Science</w:t>
          </w:r>
          <w:r w:rsidRPr="00633EE5">
            <w:t xml:space="preserve">, </w:t>
          </w:r>
          <w:r w:rsidRPr="00633EE5">
            <w:rPr>
              <w:i/>
            </w:rPr>
            <w:t>45</w:t>
          </w:r>
          <w:r w:rsidRPr="00633EE5">
            <w:t>(8), 890–904. https://doi.org/10.1016/j.ssci.2006.08.018</w:t>
          </w:r>
        </w:p>
        <w:p w14:paraId="4A9CEC2A" w14:textId="77777777" w:rsidR="00633EE5" w:rsidRDefault="00633EE5" w:rsidP="00633EE5">
          <w:pPr>
            <w:pStyle w:val="CitaviBibliographyEntry"/>
          </w:pPr>
          <w:bookmarkStart w:id="20" w:name="_CTVL0018a3c73054b434fb5b9de1f9e15f3b6d0"/>
          <w:r>
            <w:t xml:space="preserve">Thomson, D. R., </w:t>
          </w:r>
          <w:proofErr w:type="spellStart"/>
          <w:r>
            <w:t>Besner</w:t>
          </w:r>
          <w:proofErr w:type="spellEnd"/>
          <w:r>
            <w:t xml:space="preserve">, D., &amp; </w:t>
          </w:r>
          <w:proofErr w:type="spellStart"/>
          <w:r>
            <w:t>Smilek</w:t>
          </w:r>
          <w:proofErr w:type="spellEnd"/>
          <w:r>
            <w:t>, D. (2015). A resource-control account of sustained attention: Evidence from mind-wandering and vigilance paradigms.</w:t>
          </w:r>
          <w:bookmarkEnd w:id="20"/>
          <w:r>
            <w:t xml:space="preserve"> </w:t>
          </w:r>
          <w:r w:rsidRPr="00633EE5">
            <w:rPr>
              <w:i/>
            </w:rPr>
            <w:t>Perspectives on Psychological Science : A Journal of the Association for Psychological Science</w:t>
          </w:r>
          <w:r w:rsidRPr="00633EE5">
            <w:t xml:space="preserve">, </w:t>
          </w:r>
          <w:r w:rsidRPr="00633EE5">
            <w:rPr>
              <w:i/>
            </w:rPr>
            <w:t>10</w:t>
          </w:r>
          <w:r w:rsidRPr="00633EE5">
            <w:t>(1), 82–96. https://doi.org/10.1177/1745691614556681</w:t>
          </w:r>
        </w:p>
        <w:p w14:paraId="11A7261D" w14:textId="44EAA5B0" w:rsidR="00FD5554" w:rsidRDefault="00633EE5" w:rsidP="00633EE5">
          <w:pPr>
            <w:pStyle w:val="CitaviBibliographyEntry"/>
          </w:pPr>
          <w:bookmarkStart w:id="21" w:name="_CTVL00122fe94945a144428ae6080f2843a445b"/>
          <w:proofErr w:type="spellStart"/>
          <w:r>
            <w:t>Wickens</w:t>
          </w:r>
          <w:proofErr w:type="spellEnd"/>
          <w:r>
            <w:t>, C. D. (2005). Attentional Tunneling and Task Management.</w:t>
          </w:r>
          <w:bookmarkEnd w:id="21"/>
          <w:r>
            <w:t xml:space="preserve"> </w:t>
          </w:r>
          <w:r w:rsidRPr="00633EE5">
            <w:rPr>
              <w:i/>
            </w:rPr>
            <w:t>International Symposium on Aviation Psychology</w:t>
          </w:r>
          <w:r w:rsidRPr="00633EE5">
            <w:t>.</w:t>
          </w:r>
          <w:r w:rsidR="00FD5554">
            <w:fldChar w:fldCharType="end"/>
          </w:r>
        </w:p>
      </w:sdtContent>
    </w:sdt>
    <w:sectPr w:rsidR="00FD555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imbusRomNo9L-Regu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imbusRomNo9L-Medi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E37A4A"/>
    <w:multiLevelType w:val="hybridMultilevel"/>
    <w:tmpl w:val="B98CC52E"/>
    <w:lvl w:ilvl="0" w:tplc="F67A52AA">
      <w:numFmt w:val="bullet"/>
      <w:lvlText w:val="•"/>
      <w:lvlJc w:val="left"/>
      <w:pPr>
        <w:ind w:left="720" w:hanging="360"/>
      </w:pPr>
      <w:rPr>
        <w:rFonts w:ascii="NimbusRomNo9L-Regu" w:eastAsia="NimbusRomNo9L-Regu" w:hAnsi="Times New Roman" w:cs="Times New Roman" w:hint="eastAsia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0D47C07"/>
    <w:multiLevelType w:val="hybridMultilevel"/>
    <w:tmpl w:val="EA94E6C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6AB0189"/>
    <w:multiLevelType w:val="hybridMultilevel"/>
    <w:tmpl w:val="404E856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7254027"/>
    <w:multiLevelType w:val="hybridMultilevel"/>
    <w:tmpl w:val="C01C9264"/>
    <w:lvl w:ilvl="0" w:tplc="F67A52AA">
      <w:numFmt w:val="bullet"/>
      <w:lvlText w:val="•"/>
      <w:lvlJc w:val="left"/>
      <w:pPr>
        <w:ind w:left="720" w:hanging="360"/>
      </w:pPr>
      <w:rPr>
        <w:rFonts w:ascii="NimbusRomNo9L-Regu" w:eastAsia="NimbusRomNo9L-Regu" w:hAnsi="Times New Roman" w:cs="Times New Roman" w:hint="eastAsia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C676E70"/>
    <w:multiLevelType w:val="hybridMultilevel"/>
    <w:tmpl w:val="153AAB3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FF44CE9"/>
    <w:multiLevelType w:val="hybridMultilevel"/>
    <w:tmpl w:val="8F1EE9F0"/>
    <w:lvl w:ilvl="0" w:tplc="F67A52AA">
      <w:numFmt w:val="bullet"/>
      <w:lvlText w:val="•"/>
      <w:lvlJc w:val="left"/>
      <w:pPr>
        <w:ind w:left="720" w:hanging="360"/>
      </w:pPr>
      <w:rPr>
        <w:rFonts w:ascii="NimbusRomNo9L-Regu" w:eastAsia="NimbusRomNo9L-Regu" w:hAnsi="Times New Roman" w:cs="Times New Roman" w:hint="eastAsia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3310DDF"/>
    <w:multiLevelType w:val="hybridMultilevel"/>
    <w:tmpl w:val="BF26A10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83519D7"/>
    <w:multiLevelType w:val="hybridMultilevel"/>
    <w:tmpl w:val="E368D20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1691A4B"/>
    <w:multiLevelType w:val="hybridMultilevel"/>
    <w:tmpl w:val="AF40C65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4A7771A"/>
    <w:multiLevelType w:val="hybridMultilevel"/>
    <w:tmpl w:val="DA2C8DF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6863548"/>
    <w:multiLevelType w:val="hybridMultilevel"/>
    <w:tmpl w:val="71CC440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8FD56A7"/>
    <w:multiLevelType w:val="hybridMultilevel"/>
    <w:tmpl w:val="2B4C65C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5"/>
  </w:num>
  <w:num w:numId="4">
    <w:abstractNumId w:val="3"/>
  </w:num>
  <w:num w:numId="5">
    <w:abstractNumId w:val="8"/>
  </w:num>
  <w:num w:numId="6">
    <w:abstractNumId w:val="4"/>
  </w:num>
  <w:num w:numId="7">
    <w:abstractNumId w:val="6"/>
  </w:num>
  <w:num w:numId="8">
    <w:abstractNumId w:val="10"/>
  </w:num>
  <w:num w:numId="9">
    <w:abstractNumId w:val="11"/>
  </w:num>
  <w:num w:numId="10">
    <w:abstractNumId w:val="9"/>
  </w:num>
  <w:num w:numId="11">
    <w:abstractNumId w:val="2"/>
  </w:num>
  <w:num w:numId="1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09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7704"/>
    <w:rsid w:val="0000441B"/>
    <w:rsid w:val="00005D03"/>
    <w:rsid w:val="00021348"/>
    <w:rsid w:val="00021777"/>
    <w:rsid w:val="00027C2A"/>
    <w:rsid w:val="00037876"/>
    <w:rsid w:val="00043A74"/>
    <w:rsid w:val="00046BD3"/>
    <w:rsid w:val="000473EA"/>
    <w:rsid w:val="000635DC"/>
    <w:rsid w:val="00063D83"/>
    <w:rsid w:val="000650FA"/>
    <w:rsid w:val="00067970"/>
    <w:rsid w:val="00067EA6"/>
    <w:rsid w:val="0007554E"/>
    <w:rsid w:val="00080102"/>
    <w:rsid w:val="00090276"/>
    <w:rsid w:val="000937C4"/>
    <w:rsid w:val="00094905"/>
    <w:rsid w:val="00095FCA"/>
    <w:rsid w:val="000C4A26"/>
    <w:rsid w:val="000C6D4D"/>
    <w:rsid w:val="000D2A22"/>
    <w:rsid w:val="000D3347"/>
    <w:rsid w:val="000E4499"/>
    <w:rsid w:val="000E5C2D"/>
    <w:rsid w:val="000F4CC3"/>
    <w:rsid w:val="00103376"/>
    <w:rsid w:val="001134D5"/>
    <w:rsid w:val="001156A4"/>
    <w:rsid w:val="00125898"/>
    <w:rsid w:val="00131411"/>
    <w:rsid w:val="001357E9"/>
    <w:rsid w:val="00143F77"/>
    <w:rsid w:val="00144BBD"/>
    <w:rsid w:val="001473F1"/>
    <w:rsid w:val="00151023"/>
    <w:rsid w:val="0016576F"/>
    <w:rsid w:val="001677F1"/>
    <w:rsid w:val="00167C7B"/>
    <w:rsid w:val="001714D4"/>
    <w:rsid w:val="00171C16"/>
    <w:rsid w:val="001809BA"/>
    <w:rsid w:val="00180FA8"/>
    <w:rsid w:val="001878C0"/>
    <w:rsid w:val="00191440"/>
    <w:rsid w:val="001932BE"/>
    <w:rsid w:val="00194D77"/>
    <w:rsid w:val="001B5068"/>
    <w:rsid w:val="001B7704"/>
    <w:rsid w:val="001C5A0A"/>
    <w:rsid w:val="001C7933"/>
    <w:rsid w:val="001D03F9"/>
    <w:rsid w:val="001E048A"/>
    <w:rsid w:val="001E09B0"/>
    <w:rsid w:val="001E1E18"/>
    <w:rsid w:val="001E59CF"/>
    <w:rsid w:val="001F0EA1"/>
    <w:rsid w:val="001F1AB4"/>
    <w:rsid w:val="002049AF"/>
    <w:rsid w:val="0020783B"/>
    <w:rsid w:val="00207FC3"/>
    <w:rsid w:val="002212A3"/>
    <w:rsid w:val="00232C2D"/>
    <w:rsid w:val="002376EA"/>
    <w:rsid w:val="00242D8D"/>
    <w:rsid w:val="002613E7"/>
    <w:rsid w:val="002666E9"/>
    <w:rsid w:val="002756BD"/>
    <w:rsid w:val="00275C80"/>
    <w:rsid w:val="00283500"/>
    <w:rsid w:val="002942FF"/>
    <w:rsid w:val="00296B82"/>
    <w:rsid w:val="002B08C9"/>
    <w:rsid w:val="002B10CA"/>
    <w:rsid w:val="002B3D9D"/>
    <w:rsid w:val="002C390F"/>
    <w:rsid w:val="002C4B4B"/>
    <w:rsid w:val="002D110A"/>
    <w:rsid w:val="002D1E2F"/>
    <w:rsid w:val="002D3D8D"/>
    <w:rsid w:val="002D6E96"/>
    <w:rsid w:val="002E3644"/>
    <w:rsid w:val="002E539F"/>
    <w:rsid w:val="00305CE2"/>
    <w:rsid w:val="00311B59"/>
    <w:rsid w:val="003129D7"/>
    <w:rsid w:val="00315FDD"/>
    <w:rsid w:val="003275A6"/>
    <w:rsid w:val="003359E7"/>
    <w:rsid w:val="00336D9A"/>
    <w:rsid w:val="00337E5C"/>
    <w:rsid w:val="003409D9"/>
    <w:rsid w:val="00341E3D"/>
    <w:rsid w:val="00345709"/>
    <w:rsid w:val="00356E3D"/>
    <w:rsid w:val="00360DB3"/>
    <w:rsid w:val="0037217D"/>
    <w:rsid w:val="003774AB"/>
    <w:rsid w:val="00381D9E"/>
    <w:rsid w:val="003874BF"/>
    <w:rsid w:val="003A67CA"/>
    <w:rsid w:val="003C2F36"/>
    <w:rsid w:val="003C7E42"/>
    <w:rsid w:val="003F1E24"/>
    <w:rsid w:val="0040288A"/>
    <w:rsid w:val="0040686F"/>
    <w:rsid w:val="00414B1F"/>
    <w:rsid w:val="00417808"/>
    <w:rsid w:val="00426376"/>
    <w:rsid w:val="004278C1"/>
    <w:rsid w:val="00444446"/>
    <w:rsid w:val="00445252"/>
    <w:rsid w:val="004463E0"/>
    <w:rsid w:val="00451793"/>
    <w:rsid w:val="00457FEB"/>
    <w:rsid w:val="00461308"/>
    <w:rsid w:val="00481A20"/>
    <w:rsid w:val="00486760"/>
    <w:rsid w:val="00487DB0"/>
    <w:rsid w:val="00496073"/>
    <w:rsid w:val="004A2254"/>
    <w:rsid w:val="004A5774"/>
    <w:rsid w:val="004C4B47"/>
    <w:rsid w:val="004E2A66"/>
    <w:rsid w:val="004E2E02"/>
    <w:rsid w:val="004F30B0"/>
    <w:rsid w:val="00500243"/>
    <w:rsid w:val="00515DD4"/>
    <w:rsid w:val="00520985"/>
    <w:rsid w:val="00520BA7"/>
    <w:rsid w:val="005268E2"/>
    <w:rsid w:val="005474D1"/>
    <w:rsid w:val="0055230E"/>
    <w:rsid w:val="0056465B"/>
    <w:rsid w:val="00573362"/>
    <w:rsid w:val="005844EE"/>
    <w:rsid w:val="005973F2"/>
    <w:rsid w:val="005C7F9B"/>
    <w:rsid w:val="005D7D22"/>
    <w:rsid w:val="005E7278"/>
    <w:rsid w:val="00603E78"/>
    <w:rsid w:val="00607DD5"/>
    <w:rsid w:val="0061359B"/>
    <w:rsid w:val="00633EE5"/>
    <w:rsid w:val="00634356"/>
    <w:rsid w:val="006515BF"/>
    <w:rsid w:val="00664B72"/>
    <w:rsid w:val="00677FD1"/>
    <w:rsid w:val="006971F2"/>
    <w:rsid w:val="006A062C"/>
    <w:rsid w:val="006A093E"/>
    <w:rsid w:val="006A6DE3"/>
    <w:rsid w:val="006B22EC"/>
    <w:rsid w:val="006B4730"/>
    <w:rsid w:val="006B6B9D"/>
    <w:rsid w:val="006B72EB"/>
    <w:rsid w:val="006D5620"/>
    <w:rsid w:val="00700982"/>
    <w:rsid w:val="00701BFA"/>
    <w:rsid w:val="00702171"/>
    <w:rsid w:val="00733DD1"/>
    <w:rsid w:val="00760CF9"/>
    <w:rsid w:val="0076736D"/>
    <w:rsid w:val="0078650A"/>
    <w:rsid w:val="0079092C"/>
    <w:rsid w:val="007924F6"/>
    <w:rsid w:val="007A3EAF"/>
    <w:rsid w:val="007B09CF"/>
    <w:rsid w:val="007B729A"/>
    <w:rsid w:val="007C0C29"/>
    <w:rsid w:val="007C2DBF"/>
    <w:rsid w:val="007C58E2"/>
    <w:rsid w:val="007D38AF"/>
    <w:rsid w:val="007D4194"/>
    <w:rsid w:val="007E0B8E"/>
    <w:rsid w:val="007E7C3E"/>
    <w:rsid w:val="00806E59"/>
    <w:rsid w:val="00806FDC"/>
    <w:rsid w:val="00807695"/>
    <w:rsid w:val="00813EB9"/>
    <w:rsid w:val="0081465E"/>
    <w:rsid w:val="0081607A"/>
    <w:rsid w:val="00816354"/>
    <w:rsid w:val="008211C1"/>
    <w:rsid w:val="008249DD"/>
    <w:rsid w:val="008268A1"/>
    <w:rsid w:val="00830349"/>
    <w:rsid w:val="00842A41"/>
    <w:rsid w:val="00843394"/>
    <w:rsid w:val="008448E5"/>
    <w:rsid w:val="008632AA"/>
    <w:rsid w:val="0088125F"/>
    <w:rsid w:val="00882EA5"/>
    <w:rsid w:val="00883229"/>
    <w:rsid w:val="008A4E9C"/>
    <w:rsid w:val="008B2197"/>
    <w:rsid w:val="008C144F"/>
    <w:rsid w:val="008D6D72"/>
    <w:rsid w:val="008E4A42"/>
    <w:rsid w:val="008F0CC8"/>
    <w:rsid w:val="00911A1F"/>
    <w:rsid w:val="00911D6F"/>
    <w:rsid w:val="00913146"/>
    <w:rsid w:val="0091347E"/>
    <w:rsid w:val="0093517B"/>
    <w:rsid w:val="00944D43"/>
    <w:rsid w:val="009612C8"/>
    <w:rsid w:val="00961800"/>
    <w:rsid w:val="0097421C"/>
    <w:rsid w:val="009761CE"/>
    <w:rsid w:val="00993930"/>
    <w:rsid w:val="0099776D"/>
    <w:rsid w:val="009A097A"/>
    <w:rsid w:val="009A15D0"/>
    <w:rsid w:val="009D05F6"/>
    <w:rsid w:val="009E5A93"/>
    <w:rsid w:val="009F6952"/>
    <w:rsid w:val="00A03C6C"/>
    <w:rsid w:val="00A063A7"/>
    <w:rsid w:val="00A2235E"/>
    <w:rsid w:val="00A22C83"/>
    <w:rsid w:val="00A26171"/>
    <w:rsid w:val="00A55581"/>
    <w:rsid w:val="00A61F5D"/>
    <w:rsid w:val="00A802CD"/>
    <w:rsid w:val="00A827CB"/>
    <w:rsid w:val="00AA1E7F"/>
    <w:rsid w:val="00AA6627"/>
    <w:rsid w:val="00AB0C63"/>
    <w:rsid w:val="00AB4F0E"/>
    <w:rsid w:val="00AB6BB0"/>
    <w:rsid w:val="00AB74DD"/>
    <w:rsid w:val="00AC2605"/>
    <w:rsid w:val="00AC4705"/>
    <w:rsid w:val="00AC4D8A"/>
    <w:rsid w:val="00AC61A2"/>
    <w:rsid w:val="00AE33CC"/>
    <w:rsid w:val="00AE5A12"/>
    <w:rsid w:val="00AF315B"/>
    <w:rsid w:val="00AF342C"/>
    <w:rsid w:val="00AF3600"/>
    <w:rsid w:val="00B05701"/>
    <w:rsid w:val="00B05DF0"/>
    <w:rsid w:val="00B13051"/>
    <w:rsid w:val="00B1369F"/>
    <w:rsid w:val="00B22FA8"/>
    <w:rsid w:val="00B3438B"/>
    <w:rsid w:val="00B66079"/>
    <w:rsid w:val="00B743F9"/>
    <w:rsid w:val="00B810B2"/>
    <w:rsid w:val="00B91F2E"/>
    <w:rsid w:val="00BA3166"/>
    <w:rsid w:val="00BB115F"/>
    <w:rsid w:val="00BD4501"/>
    <w:rsid w:val="00BD79A8"/>
    <w:rsid w:val="00BE3835"/>
    <w:rsid w:val="00BE7989"/>
    <w:rsid w:val="00BF2586"/>
    <w:rsid w:val="00BF584A"/>
    <w:rsid w:val="00C112EE"/>
    <w:rsid w:val="00C170BB"/>
    <w:rsid w:val="00C30502"/>
    <w:rsid w:val="00C36C57"/>
    <w:rsid w:val="00C371EC"/>
    <w:rsid w:val="00C43FAD"/>
    <w:rsid w:val="00C671D4"/>
    <w:rsid w:val="00C70417"/>
    <w:rsid w:val="00C80E03"/>
    <w:rsid w:val="00C90FEE"/>
    <w:rsid w:val="00C93CBC"/>
    <w:rsid w:val="00C94CDF"/>
    <w:rsid w:val="00CA04D5"/>
    <w:rsid w:val="00CA436F"/>
    <w:rsid w:val="00CA6B0E"/>
    <w:rsid w:val="00CB2DF1"/>
    <w:rsid w:val="00CD1E25"/>
    <w:rsid w:val="00CD52DE"/>
    <w:rsid w:val="00CD6A07"/>
    <w:rsid w:val="00CF039D"/>
    <w:rsid w:val="00CF3CFE"/>
    <w:rsid w:val="00D01070"/>
    <w:rsid w:val="00D03DD5"/>
    <w:rsid w:val="00D04A10"/>
    <w:rsid w:val="00D0741D"/>
    <w:rsid w:val="00D16673"/>
    <w:rsid w:val="00D3236A"/>
    <w:rsid w:val="00D3686F"/>
    <w:rsid w:val="00D370DE"/>
    <w:rsid w:val="00D558FA"/>
    <w:rsid w:val="00D625EE"/>
    <w:rsid w:val="00D7350A"/>
    <w:rsid w:val="00D7681D"/>
    <w:rsid w:val="00D80A3D"/>
    <w:rsid w:val="00D81471"/>
    <w:rsid w:val="00D834BC"/>
    <w:rsid w:val="00DA497F"/>
    <w:rsid w:val="00DC07B6"/>
    <w:rsid w:val="00DC2D9B"/>
    <w:rsid w:val="00DD284A"/>
    <w:rsid w:val="00DE14E9"/>
    <w:rsid w:val="00DE7047"/>
    <w:rsid w:val="00DF013D"/>
    <w:rsid w:val="00DF0C12"/>
    <w:rsid w:val="00E04C34"/>
    <w:rsid w:val="00E106C0"/>
    <w:rsid w:val="00E15D22"/>
    <w:rsid w:val="00E168CE"/>
    <w:rsid w:val="00E32F69"/>
    <w:rsid w:val="00E34E63"/>
    <w:rsid w:val="00E4276B"/>
    <w:rsid w:val="00E564ED"/>
    <w:rsid w:val="00E56DFD"/>
    <w:rsid w:val="00E61AE6"/>
    <w:rsid w:val="00E6384F"/>
    <w:rsid w:val="00E70822"/>
    <w:rsid w:val="00E70E98"/>
    <w:rsid w:val="00E7437F"/>
    <w:rsid w:val="00E9459C"/>
    <w:rsid w:val="00EA02CC"/>
    <w:rsid w:val="00EA2DE9"/>
    <w:rsid w:val="00EB4F78"/>
    <w:rsid w:val="00ED0CFD"/>
    <w:rsid w:val="00EE13BA"/>
    <w:rsid w:val="00EF03F4"/>
    <w:rsid w:val="00EF1FB7"/>
    <w:rsid w:val="00F02A86"/>
    <w:rsid w:val="00F10402"/>
    <w:rsid w:val="00F26D0C"/>
    <w:rsid w:val="00F331FD"/>
    <w:rsid w:val="00F3671E"/>
    <w:rsid w:val="00F56262"/>
    <w:rsid w:val="00F714F3"/>
    <w:rsid w:val="00F9253A"/>
    <w:rsid w:val="00F93161"/>
    <w:rsid w:val="00F93D6C"/>
    <w:rsid w:val="00FB58C5"/>
    <w:rsid w:val="00FC0602"/>
    <w:rsid w:val="00FC5AE2"/>
    <w:rsid w:val="00FD4676"/>
    <w:rsid w:val="00FD4DCD"/>
    <w:rsid w:val="00FD5554"/>
    <w:rsid w:val="00FD5DBC"/>
    <w:rsid w:val="00FE1237"/>
    <w:rsid w:val="00FE206E"/>
    <w:rsid w:val="00FE7E28"/>
    <w:rsid w:val="00FF58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4761535"/>
  <w15:docId w15:val="{477C78BB-7D38-471A-969F-CE7366AA5D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37E5C"/>
    <w:pPr>
      <w:autoSpaceDE w:val="0"/>
      <w:autoSpaceDN w:val="0"/>
      <w:adjustRightInd w:val="0"/>
      <w:spacing w:after="0" w:line="240" w:lineRule="auto"/>
      <w:jc w:val="both"/>
    </w:pPr>
    <w:rPr>
      <w:rFonts w:ascii="Times New Roman" w:eastAsia="NimbusRomNo9L-Regu" w:hAnsi="Times New Roman" w:cs="Times New Roman"/>
      <w:color w:val="000000"/>
      <w:sz w:val="24"/>
      <w:szCs w:val="24"/>
      <w:lang w:val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37E5C"/>
    <w:pPr>
      <w:spacing w:after="80"/>
      <w:outlineLvl w:val="0"/>
    </w:pPr>
    <w:rPr>
      <w:rFonts w:eastAsia="NimbusRomNo9L-Medi"/>
      <w:b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337E5C"/>
    <w:pPr>
      <w:spacing w:after="80"/>
      <w:outlineLvl w:val="1"/>
    </w:pPr>
    <w:rPr>
      <w:rFonts w:eastAsia="NimbusRomNo9L-Medi"/>
      <w:b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337E5C"/>
    <w:pPr>
      <w:spacing w:after="80"/>
      <w:outlineLvl w:val="2"/>
    </w:pPr>
    <w:rPr>
      <w:rFonts w:eastAsia="NimbusRomNo9L-Medi"/>
      <w:b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827CB"/>
    <w:pPr>
      <w:keepNext/>
      <w:keepLines/>
      <w:spacing w:before="40"/>
      <w:outlineLvl w:val="3"/>
    </w:pPr>
    <w:rPr>
      <w:rFonts w:eastAsiaTheme="majorEastAsia" w:cstheme="majorBidi"/>
      <w:b/>
      <w:iCs/>
      <w:color w:val="000000" w:themeColor="text1"/>
      <w:sz w:val="28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D5554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D5554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D5554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D5554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D5554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Default">
    <w:name w:val="Default"/>
    <w:link w:val="DefaultZchn"/>
    <w:rsid w:val="00CD52D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ellenraster">
    <w:name w:val="Table Grid"/>
    <w:basedOn w:val="NormaleTabelle"/>
    <w:uiPriority w:val="59"/>
    <w:rsid w:val="00CD52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16576F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93930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93930"/>
    <w:rPr>
      <w:rFonts w:ascii="Tahoma" w:hAnsi="Tahoma" w:cs="Tahoma"/>
      <w:sz w:val="16"/>
      <w:szCs w:val="1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37E5C"/>
    <w:rPr>
      <w:rFonts w:ascii="Times New Roman" w:eastAsia="NimbusRomNo9L-Medi" w:hAnsi="Times New Roman" w:cs="Times New Roman"/>
      <w:b/>
      <w:color w:val="000000"/>
      <w:sz w:val="28"/>
      <w:szCs w:val="28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337E5C"/>
    <w:rPr>
      <w:rFonts w:ascii="Times New Roman" w:eastAsia="NimbusRomNo9L-Medi" w:hAnsi="Times New Roman" w:cs="Times New Roman"/>
      <w:b/>
      <w:color w:val="000000"/>
      <w:sz w:val="28"/>
      <w:szCs w:val="28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337E5C"/>
    <w:rPr>
      <w:rFonts w:ascii="Times New Roman" w:eastAsia="NimbusRomNo9L-Medi" w:hAnsi="Times New Roman" w:cs="Times New Roman"/>
      <w:b/>
      <w:color w:val="000000"/>
      <w:sz w:val="24"/>
      <w:szCs w:val="24"/>
      <w:lang w:val="en-US"/>
    </w:rPr>
  </w:style>
  <w:style w:type="paragraph" w:styleId="Titel">
    <w:name w:val="Title"/>
    <w:basedOn w:val="Standard"/>
    <w:next w:val="Standard"/>
    <w:link w:val="TitelZchn"/>
    <w:uiPriority w:val="10"/>
    <w:qFormat/>
    <w:rsid w:val="00337E5C"/>
    <w:pPr>
      <w:jc w:val="center"/>
    </w:pPr>
    <w:rPr>
      <w:rFonts w:eastAsia="NimbusRomNo9L-Medi"/>
      <w:b/>
      <w:sz w:val="36"/>
      <w:szCs w:val="36"/>
    </w:rPr>
  </w:style>
  <w:style w:type="character" w:customStyle="1" w:styleId="TitelZchn">
    <w:name w:val="Titel Zchn"/>
    <w:basedOn w:val="Absatz-Standardschriftart"/>
    <w:link w:val="Titel"/>
    <w:uiPriority w:val="10"/>
    <w:rsid w:val="00337E5C"/>
    <w:rPr>
      <w:rFonts w:ascii="Times New Roman" w:eastAsia="NimbusRomNo9L-Medi" w:hAnsi="Times New Roman" w:cs="Times New Roman"/>
      <w:b/>
      <w:sz w:val="36"/>
      <w:szCs w:val="36"/>
      <w:lang w:val="en-US"/>
    </w:rPr>
  </w:style>
  <w:style w:type="paragraph" w:customStyle="1" w:styleId="Autor">
    <w:name w:val="Autor"/>
    <w:basedOn w:val="Standard"/>
    <w:link w:val="AutorZchn"/>
    <w:qFormat/>
    <w:rsid w:val="00337E5C"/>
    <w:pPr>
      <w:jc w:val="center"/>
    </w:pPr>
    <w:rPr>
      <w:rFonts w:eastAsia="NimbusRomNo9L-Medi"/>
      <w:b/>
    </w:rPr>
  </w:style>
  <w:style w:type="paragraph" w:styleId="Listenabsatz">
    <w:name w:val="List Paragraph"/>
    <w:basedOn w:val="Standard"/>
    <w:uiPriority w:val="34"/>
    <w:qFormat/>
    <w:rsid w:val="00ED0CFD"/>
    <w:pPr>
      <w:ind w:left="720"/>
      <w:contextualSpacing/>
    </w:pPr>
  </w:style>
  <w:style w:type="character" w:customStyle="1" w:styleId="DefaultZchn">
    <w:name w:val="Default Zchn"/>
    <w:basedOn w:val="Absatz-Standardschriftart"/>
    <w:link w:val="Default"/>
    <w:rsid w:val="00337E5C"/>
    <w:rPr>
      <w:rFonts w:ascii="Times New Roman" w:hAnsi="Times New Roman" w:cs="Times New Roman"/>
      <w:color w:val="000000"/>
      <w:sz w:val="24"/>
      <w:szCs w:val="24"/>
    </w:rPr>
  </w:style>
  <w:style w:type="character" w:customStyle="1" w:styleId="AutorZchn">
    <w:name w:val="Autor Zchn"/>
    <w:basedOn w:val="DefaultZchn"/>
    <w:link w:val="Autor"/>
    <w:rsid w:val="00337E5C"/>
    <w:rPr>
      <w:rFonts w:ascii="Times New Roman" w:eastAsia="NimbusRomNo9L-Medi" w:hAnsi="Times New Roman" w:cs="Times New Roman"/>
      <w:b/>
      <w:color w:val="000000"/>
      <w:sz w:val="24"/>
      <w:szCs w:val="24"/>
      <w:lang w:val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E106C0"/>
    <w:rPr>
      <w:color w:val="605E5C"/>
      <w:shd w:val="clear" w:color="auto" w:fill="E1DFDD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DE704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DE7047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E7047"/>
    <w:rPr>
      <w:rFonts w:ascii="Times New Roman" w:eastAsia="NimbusRomNo9L-Regu" w:hAnsi="Times New Roman" w:cs="Times New Roman"/>
      <w:color w:val="000000"/>
      <w:sz w:val="20"/>
      <w:szCs w:val="20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DE704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E7047"/>
    <w:rPr>
      <w:rFonts w:ascii="Times New Roman" w:eastAsia="NimbusRomNo9L-Regu" w:hAnsi="Times New Roman" w:cs="Times New Roman"/>
      <w:b/>
      <w:bCs/>
      <w:color w:val="000000"/>
      <w:sz w:val="20"/>
      <w:szCs w:val="20"/>
      <w:lang w:val="en-US"/>
    </w:rPr>
  </w:style>
  <w:style w:type="character" w:styleId="Platzhaltertext">
    <w:name w:val="Placeholder Text"/>
    <w:basedOn w:val="Absatz-Standardschriftart"/>
    <w:uiPriority w:val="99"/>
    <w:semiHidden/>
    <w:rsid w:val="00FD5554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FD5554"/>
    <w:pPr>
      <w:tabs>
        <w:tab w:val="left" w:pos="720"/>
      </w:tabs>
      <w:ind w:left="720" w:hanging="720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FD5554"/>
    <w:rPr>
      <w:rFonts w:ascii="Times New Roman" w:eastAsia="NimbusRomNo9L-Regu" w:hAnsi="Times New Roman" w:cs="Times New Roman"/>
      <w:color w:val="000000"/>
      <w:sz w:val="24"/>
      <w:szCs w:val="24"/>
      <w:lang w:val="en-US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FD5554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FD5554"/>
    <w:rPr>
      <w:rFonts w:ascii="Times New Roman" w:eastAsia="NimbusRomNo9L-Medi" w:hAnsi="Times New Roman" w:cs="Times New Roman"/>
      <w:b/>
      <w:color w:val="000000"/>
      <w:sz w:val="28"/>
      <w:szCs w:val="28"/>
      <w:lang w:val="en-US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FD5554"/>
    <w:pPr>
      <w:jc w:val="left"/>
    </w:pPr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FD5554"/>
    <w:rPr>
      <w:rFonts w:ascii="Times New Roman" w:eastAsia="NimbusRomNo9L-Medi" w:hAnsi="Times New Roman" w:cs="Times New Roman"/>
      <w:b/>
      <w:color w:val="000000"/>
      <w:sz w:val="28"/>
      <w:szCs w:val="28"/>
      <w:lang w:val="en-US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FD5554"/>
    <w:pPr>
      <w:jc w:val="left"/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FD5554"/>
    <w:rPr>
      <w:rFonts w:ascii="Times New Roman" w:eastAsia="NimbusRomNo9L-Medi" w:hAnsi="Times New Roman" w:cs="Times New Roman"/>
      <w:b/>
      <w:color w:val="000000"/>
      <w:sz w:val="28"/>
      <w:szCs w:val="28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FD5554"/>
    <w:pPr>
      <w:jc w:val="left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FD5554"/>
    <w:rPr>
      <w:rFonts w:ascii="Times New Roman" w:eastAsia="NimbusRomNo9L-Medi" w:hAnsi="Times New Roman" w:cs="Times New Roman"/>
      <w:b/>
      <w:color w:val="000000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FD5554"/>
    <w:pPr>
      <w:jc w:val="left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FD5554"/>
    <w:rPr>
      <w:rFonts w:ascii="Times New Roman" w:eastAsiaTheme="majorEastAsia" w:hAnsi="Times New Roman" w:cstheme="majorBidi"/>
      <w:b/>
      <w:iCs/>
      <w:color w:val="000000" w:themeColor="text1"/>
      <w:sz w:val="28"/>
      <w:szCs w:val="24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827CB"/>
    <w:rPr>
      <w:rFonts w:ascii="Times New Roman" w:eastAsiaTheme="majorEastAsia" w:hAnsi="Times New Roman" w:cstheme="majorBidi"/>
      <w:b/>
      <w:iCs/>
      <w:color w:val="000000" w:themeColor="text1"/>
      <w:sz w:val="28"/>
      <w:szCs w:val="24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FD5554"/>
    <w:pPr>
      <w:jc w:val="left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FD5554"/>
    <w:rPr>
      <w:rFonts w:asciiTheme="majorHAnsi" w:eastAsiaTheme="majorEastAsia" w:hAnsiTheme="majorHAnsi" w:cstheme="majorBidi"/>
      <w:color w:val="365F91" w:themeColor="accent1" w:themeShade="BF"/>
      <w:sz w:val="24"/>
      <w:szCs w:val="24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D5554"/>
    <w:rPr>
      <w:rFonts w:asciiTheme="majorHAnsi" w:eastAsiaTheme="majorEastAsia" w:hAnsiTheme="majorHAnsi" w:cstheme="majorBidi"/>
      <w:color w:val="365F91" w:themeColor="accent1" w:themeShade="BF"/>
      <w:sz w:val="24"/>
      <w:szCs w:val="24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FD5554"/>
    <w:pPr>
      <w:jc w:val="left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FD5554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D5554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FD5554"/>
    <w:pPr>
      <w:jc w:val="left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FD5554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D5554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FD5554"/>
    <w:pPr>
      <w:jc w:val="left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FD5554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D5554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FD5554"/>
    <w:pPr>
      <w:jc w:val="left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FD555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D555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paragraph" w:styleId="Beschriftung">
    <w:name w:val="caption"/>
    <w:basedOn w:val="Standard"/>
    <w:next w:val="Standard"/>
    <w:uiPriority w:val="35"/>
    <w:unhideWhenUsed/>
    <w:qFormat/>
    <w:rsid w:val="00481A20"/>
    <w:pPr>
      <w:spacing w:after="200"/>
    </w:pPr>
    <w:rPr>
      <w:iCs/>
      <w:color w:val="auto"/>
      <w:szCs w:val="18"/>
    </w:rPr>
  </w:style>
  <w:style w:type="paragraph" w:styleId="berarbeitung">
    <w:name w:val="Revision"/>
    <w:hidden/>
    <w:uiPriority w:val="99"/>
    <w:semiHidden/>
    <w:rsid w:val="00DC2D9B"/>
    <w:pPr>
      <w:spacing w:after="0" w:line="240" w:lineRule="auto"/>
    </w:pPr>
    <w:rPr>
      <w:rFonts w:ascii="Times New Roman" w:eastAsia="NimbusRomNo9L-Regu" w:hAnsi="Times New Roman" w:cs="Times New Roman"/>
      <w:color w:val="000000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B2AF137-96CE-430D-82B3-E5B1BF71868B}"/>
      </w:docPartPr>
      <w:docPartBody>
        <w:p w:rsidR="002B5726" w:rsidRDefault="00A13F34">
          <w:r w:rsidRPr="009C5687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A1F50F8F7D74FF08E9028C1F3AD576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70F2846-A29C-4D19-BBDA-21FDF486D320}"/>
      </w:docPartPr>
      <w:docPartBody>
        <w:p w:rsidR="00E40482" w:rsidRDefault="009B7FA7" w:rsidP="009B7FA7">
          <w:pPr>
            <w:pStyle w:val="0A1F50F8F7D74FF08E9028C1F3AD576D"/>
          </w:pPr>
          <w:r w:rsidRPr="009C5687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NimbusRomNo9L-Regu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imbusRomNo9L-Medi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3F34"/>
    <w:rsid w:val="002B5726"/>
    <w:rsid w:val="00321167"/>
    <w:rsid w:val="005F0F5D"/>
    <w:rsid w:val="006A3056"/>
    <w:rsid w:val="00773348"/>
    <w:rsid w:val="009B7FA7"/>
    <w:rsid w:val="00A13F34"/>
    <w:rsid w:val="00C01E73"/>
    <w:rsid w:val="00E31D4E"/>
    <w:rsid w:val="00E404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9B7FA7"/>
    <w:rPr>
      <w:color w:val="808080"/>
    </w:rPr>
  </w:style>
  <w:style w:type="paragraph" w:customStyle="1" w:styleId="0A1F50F8F7D74FF08E9028C1F3AD576D">
    <w:name w:val="0A1F50F8F7D74FF08E9028C1F3AD576D"/>
    <w:rsid w:val="009B7FA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BDFCFD-8257-F34A-9BAD-1F4CE0040D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1589</Words>
  <Characters>136015</Characters>
  <Application>Microsoft Office Word</Application>
  <DocSecurity>0</DocSecurity>
  <Lines>1133</Lines>
  <Paragraphs>31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ISAE-SupAero</Company>
  <LinksUpToDate>false</LinksUpToDate>
  <CharactersWithSpaces>1572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.causse</dc:creator>
  <cp:keywords/>
  <dc:description/>
  <cp:lastModifiedBy>lz1bsisc</cp:lastModifiedBy>
  <cp:revision>72</cp:revision>
  <cp:lastPrinted>2022-03-17T09:48:00Z</cp:lastPrinted>
  <dcterms:created xsi:type="dcterms:W3CDTF">2022-03-01T13:11:00Z</dcterms:created>
  <dcterms:modified xsi:type="dcterms:W3CDTF">2022-03-17T09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issertation</vt:lpwstr>
  </property>
  <property fmtid="{D5CDD505-2E9C-101B-9397-08002B2CF9AE}" pid="3" name="CitaviDocumentProperty_8">
    <vt:lpwstr>CloudProjectKey=yya42wligr7jix4jsd22f5kqpcnspaper0rat; ProjectName=Dissertation</vt:lpwstr>
  </property>
  <property fmtid="{D5CDD505-2E9C-101B-9397-08002B2CF9AE}" pid="4" name="CitaviDocumentProperty_0">
    <vt:lpwstr>a497688b-32bf-4a30-a6ed-cca847fabde3</vt:lpwstr>
  </property>
  <property fmtid="{D5CDD505-2E9C-101B-9397-08002B2CF9AE}" pid="5" name="CitaviDocumentProperty_1">
    <vt:lpwstr>6.10.0.0</vt:lpwstr>
  </property>
  <property fmtid="{D5CDD505-2E9C-101B-9397-08002B2CF9AE}" pid="6" name="CitaviDocumentProperty_6">
    <vt:lpwstr>True</vt:lpwstr>
  </property>
</Properties>
</file>